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5F8AA97" w14:textId="77777777" w:rsidR="00087AA3" w:rsidRPr="00A27748" w:rsidRDefault="00BE1597" w:rsidP="005F5F32">
      <w:pPr>
        <w:spacing w:line="276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A27748">
        <w:rPr>
          <w:rFonts w:ascii="Times New Roman" w:hAnsi="Times New Roman" w:cs="Times New Roman"/>
          <w:b/>
          <w:sz w:val="24"/>
          <w:szCs w:val="24"/>
        </w:rPr>
        <w:t>Supplemental information</w:t>
      </w:r>
    </w:p>
    <w:p w14:paraId="1FB53FD8" w14:textId="77777777" w:rsidR="00235407" w:rsidRPr="00A27748" w:rsidRDefault="00235407" w:rsidP="005F5F32">
      <w:pPr>
        <w:spacing w:line="276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075F04E8" w14:textId="77777777" w:rsidR="00BE1597" w:rsidRPr="00A27748" w:rsidRDefault="00BE1597" w:rsidP="005F5F32">
      <w:pPr>
        <w:spacing w:line="276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A27748">
        <w:rPr>
          <w:rFonts w:ascii="Times New Roman" w:hAnsi="Times New Roman" w:cs="Times New Roman"/>
          <w:b/>
          <w:sz w:val="24"/>
          <w:szCs w:val="24"/>
        </w:rPr>
        <w:t xml:space="preserve">Table S1. </w:t>
      </w:r>
      <w:r w:rsidR="0039477F" w:rsidRPr="00A27748">
        <w:rPr>
          <w:rFonts w:ascii="Times New Roman" w:hAnsi="Times New Roman" w:cs="Times New Roman"/>
          <w:b/>
          <w:sz w:val="24"/>
          <w:szCs w:val="24"/>
        </w:rPr>
        <w:t>Mutant alleles and t</w:t>
      </w:r>
      <w:r w:rsidRPr="00A27748">
        <w:rPr>
          <w:rFonts w:ascii="Times New Roman" w:hAnsi="Times New Roman" w:cs="Times New Roman"/>
          <w:b/>
          <w:sz w:val="24"/>
          <w:szCs w:val="24"/>
        </w:rPr>
        <w:t>ransgenes used in this study</w:t>
      </w:r>
    </w:p>
    <w:p w14:paraId="634BFE0A" w14:textId="77777777" w:rsidR="0039477F" w:rsidRPr="00A27748" w:rsidRDefault="0039477F" w:rsidP="005F5F32">
      <w:pPr>
        <w:pStyle w:val="ListParagraph"/>
        <w:numPr>
          <w:ilvl w:val="0"/>
          <w:numId w:val="1"/>
        </w:numPr>
        <w:spacing w:line="276" w:lineRule="auto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 w:rsidRPr="00A27748">
        <w:rPr>
          <w:rFonts w:ascii="Times New Roman" w:hAnsi="Times New Roman" w:cs="Times New Roman"/>
          <w:sz w:val="24"/>
          <w:szCs w:val="24"/>
        </w:rPr>
        <w:t>Mutant allel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56"/>
        <w:gridCol w:w="3064"/>
        <w:gridCol w:w="2636"/>
      </w:tblGrid>
      <w:tr w:rsidR="00D76B8C" w:rsidRPr="00A27748" w14:paraId="247AD7F1" w14:textId="4B30CF08" w:rsidTr="00D76B8C">
        <w:tc>
          <w:tcPr>
            <w:tcW w:w="3156" w:type="dxa"/>
          </w:tcPr>
          <w:p w14:paraId="755DA397" w14:textId="77777777" w:rsidR="00D76B8C" w:rsidRPr="00A27748" w:rsidRDefault="00D76B8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b/>
                <w:sz w:val="24"/>
                <w:szCs w:val="24"/>
              </w:rPr>
              <w:t>Allele</w:t>
            </w:r>
          </w:p>
        </w:tc>
        <w:tc>
          <w:tcPr>
            <w:tcW w:w="3064" w:type="dxa"/>
          </w:tcPr>
          <w:p w14:paraId="2459CF85" w14:textId="77777777" w:rsidR="00D76B8C" w:rsidRPr="00A27748" w:rsidRDefault="00D76B8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  <w:tc>
          <w:tcPr>
            <w:tcW w:w="2636" w:type="dxa"/>
          </w:tcPr>
          <w:p w14:paraId="2A834298" w14:textId="2EC09F0F" w:rsidR="00D76B8C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Figure</w:t>
            </w:r>
          </w:p>
        </w:tc>
      </w:tr>
      <w:tr w:rsidR="00D76B8C" w:rsidRPr="00A27748" w14:paraId="74A82414" w14:textId="089E8F26" w:rsidTr="00D76B8C">
        <w:tc>
          <w:tcPr>
            <w:tcW w:w="3156" w:type="dxa"/>
          </w:tcPr>
          <w:p w14:paraId="17BAFBFD" w14:textId="77777777" w:rsidR="00D76B8C" w:rsidRPr="00A27748" w:rsidRDefault="00D76B8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kpc-1(gk8)</w:t>
            </w:r>
          </w:p>
        </w:tc>
        <w:tc>
          <w:tcPr>
            <w:tcW w:w="3064" w:type="dxa"/>
          </w:tcPr>
          <w:p w14:paraId="7B61DEAA" w14:textId="50C02D38" w:rsidR="00D76B8C" w:rsidRPr="00A27748" w:rsidRDefault="00D76B8C" w:rsidP="00FC5128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A277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chroeder&lt;/Author&gt;&lt;Year&gt;2013&lt;/Year&gt;&lt;RecNum&gt;14&lt;/RecNum&gt;&lt;DisplayText&gt;(Schroeder et al., 2013)&lt;/DisplayText&gt;&lt;record&gt;&lt;rec-number&gt;14&lt;/rec-number&gt;&lt;foreign-keys&gt;&lt;key app="EN" db-id="s5rtaaezd9sf9qes9vo5dvxnt59ae9a92a92"&gt;14&lt;/key&gt;&lt;/foreign-keys&gt;&lt;ref-type name="Journal Article"&gt;17&lt;/ref-type&gt;&lt;contributors&gt;&lt;authors&gt;&lt;author&gt;Schroeder, Nathan E&lt;/author&gt;&lt;author&gt;Androwski, Rebecca J&lt;/author&gt;&lt;author&gt;Rashid, Alina&lt;/author&gt;&lt;author&gt;Lee, Harksun&lt;/author&gt;&lt;author&gt;Lee, Junho&lt;/author&gt;&lt;author&gt;Barr, Maureen M&lt;/author&gt;&lt;/authors&gt;&lt;/contributors&gt;&lt;titles&gt;&lt;title&gt;Dauer-Specific Dendrite Arborization in C. elegans Is Regulated by KPC-1/Furin&lt;/title&gt;&lt;secondary-title&gt;Current Biology&lt;/secondary-title&gt;&lt;/titles&gt;&lt;periodical&gt;&lt;full-title&gt;Current Biology&lt;/full-title&gt;&lt;/periodical&gt;&lt;pages&gt;1527-1535&lt;/pages&gt;&lt;volume&gt;23&lt;/volume&gt;&lt;number&gt;16&lt;/number&gt;&lt;dates&gt;&lt;year&gt;2013&lt;/year&gt;&lt;pub-dates&gt;&lt;date&gt;8/19/&lt;/date&gt;&lt;/pub-dates&gt;&lt;/dates&gt;&lt;isbn&gt;0960-9822&lt;/isbn&gt;&lt;urls&gt;&lt;related-urls&gt;&lt;url&gt;http://www.sciencedirect.com/science/article/pii/S0960982213007835&lt;/url&gt;&lt;/related-urls&gt;&lt;/urls&gt;&lt;electronic-resource-num&gt;http://dx.doi.org/10.1016/j.cub.2013.06.058&lt;/electronic-resource-num&gt;&lt;/record&gt;&lt;/Cite&gt;&lt;/EndNote&gt;</w:instrText>
            </w:r>
            <w:r w:rsidRPr="00A277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2774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4" w:tooltip="Schroeder, 2013 #14" w:history="1">
              <w:r w:rsidR="00FC5128" w:rsidRPr="00A2774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chroeder et al., 2013</w:t>
              </w:r>
            </w:hyperlink>
            <w:r w:rsidRPr="00A2774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A277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636" w:type="dxa"/>
          </w:tcPr>
          <w:p w14:paraId="45E654AF" w14:textId="779F3352" w:rsidR="00D76B8C" w:rsidRPr="00A27748" w:rsidRDefault="00E04A38" w:rsidP="00BB6176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, </w:t>
            </w:r>
            <w:r w:rsidR="00BB6176">
              <w:rPr>
                <w:rFonts w:ascii="Times New Roman" w:hAnsi="Times New Roman" w:cs="Times New Roman"/>
                <w:sz w:val="24"/>
                <w:szCs w:val="24"/>
              </w:rPr>
              <w:t xml:space="preserve">1S1, 2, 2S1, 2S2, 2S3, 4, 4S1, 4S2, 5S1, 7  </w:t>
            </w:r>
          </w:p>
        </w:tc>
      </w:tr>
      <w:tr w:rsidR="00D76B8C" w:rsidRPr="00A27748" w14:paraId="6824FA48" w14:textId="304B9A09" w:rsidTr="00D76B8C">
        <w:tc>
          <w:tcPr>
            <w:tcW w:w="3156" w:type="dxa"/>
          </w:tcPr>
          <w:p w14:paraId="717D0B13" w14:textId="77777777" w:rsidR="00D76B8C" w:rsidRPr="00A27748" w:rsidRDefault="00D76B8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kpc-1(xr58)</w:t>
            </w:r>
          </w:p>
        </w:tc>
        <w:tc>
          <w:tcPr>
            <w:tcW w:w="3064" w:type="dxa"/>
          </w:tcPr>
          <w:p w14:paraId="651EC2D3" w14:textId="77777777" w:rsidR="00D76B8C" w:rsidRPr="00A27748" w:rsidRDefault="00D76B8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This study</w:t>
            </w:r>
          </w:p>
        </w:tc>
        <w:tc>
          <w:tcPr>
            <w:tcW w:w="2636" w:type="dxa"/>
          </w:tcPr>
          <w:p w14:paraId="5F612AA7" w14:textId="40DE7A06" w:rsidR="00D76B8C" w:rsidRPr="00336CF4" w:rsidRDefault="00BB6176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 3S1</w:t>
            </w:r>
          </w:p>
        </w:tc>
      </w:tr>
      <w:tr w:rsidR="00FC5128" w:rsidRPr="00A27748" w14:paraId="5A04C431" w14:textId="77777777" w:rsidTr="00D76B8C">
        <w:tc>
          <w:tcPr>
            <w:tcW w:w="3156" w:type="dxa"/>
          </w:tcPr>
          <w:p w14:paraId="3879DABC" w14:textId="189C89AA" w:rsidR="00FC5128" w:rsidRPr="00A27748" w:rsidRDefault="00FC512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kpc-1(wy1060)</w:t>
            </w:r>
          </w:p>
        </w:tc>
        <w:tc>
          <w:tcPr>
            <w:tcW w:w="3064" w:type="dxa"/>
          </w:tcPr>
          <w:p w14:paraId="35C92C99" w14:textId="4859F5C1" w:rsidR="00FC5128" w:rsidRPr="00336CF4" w:rsidRDefault="00FC512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  <w:tc>
          <w:tcPr>
            <w:tcW w:w="2636" w:type="dxa"/>
          </w:tcPr>
          <w:p w14:paraId="01C0BC4F" w14:textId="335E39DC" w:rsidR="00FC5128" w:rsidRPr="00336CF4" w:rsidRDefault="00BB6176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S1</w:t>
            </w:r>
          </w:p>
        </w:tc>
      </w:tr>
      <w:tr w:rsidR="00D76B8C" w:rsidRPr="00A27748" w14:paraId="5932FD39" w14:textId="2DAE2B46" w:rsidTr="00D76B8C">
        <w:tc>
          <w:tcPr>
            <w:tcW w:w="3156" w:type="dxa"/>
          </w:tcPr>
          <w:p w14:paraId="6DA28FFE" w14:textId="77777777" w:rsidR="00D76B8C" w:rsidRPr="00A27748" w:rsidRDefault="00D76B8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sax-7(nj48)</w:t>
            </w:r>
          </w:p>
        </w:tc>
        <w:tc>
          <w:tcPr>
            <w:tcW w:w="3064" w:type="dxa"/>
          </w:tcPr>
          <w:p w14:paraId="107AFC70" w14:textId="688D5D63" w:rsidR="00D76B8C" w:rsidRPr="00A27748" w:rsidRDefault="00D76B8C" w:rsidP="00FC5128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A277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asakura&lt;/Author&gt;&lt;Year&gt;2005&lt;/Year&gt;&lt;RecNum&gt;1&lt;/RecNum&gt;&lt;DisplayText&gt;(Sasakura et al., 2005)&lt;/DisplayText&gt;&lt;record&gt;&lt;rec-number&gt;1&lt;/rec-number&gt;&lt;foreign-keys&gt;&lt;key app="EN" db-id="9eppddtrkr2a5ee9909xw0v2ras0er9speae"&gt;1&lt;/key&gt;&lt;/foreign-keys&gt;&lt;ref-type name="Journal Article"&gt;17&lt;/ref-type&gt;&lt;contributors&gt;&lt;authors&gt;&lt;author&gt;Sasakura, Hiroyuki&lt;/author&gt;&lt;author&gt;Inada, Hitoshi&lt;/author&gt;&lt;author&gt;Kuhara, Atsushi&lt;/author&gt;&lt;author&gt;Fusaoka, Eri&lt;/author&gt;&lt;author&gt;Takemoto, Daisuke&lt;/author&gt;&lt;author&gt;Takeuchi, Kosei&lt;/author&gt;&lt;author&gt;Mori, Ikue&lt;/author&gt;&lt;/authors&gt;&lt;/contributors&gt;&lt;titles&gt;&lt;title&gt;Maintenance of neuronal positions in organized ganglia by SAX-7, a Caenorhabditis elegans homologue of L1&lt;/title&gt;&lt;secondary-title&gt;EMBO J&lt;/secondary-title&gt;&lt;/titles&gt;&lt;periodical&gt;&lt;full-title&gt;EMBO J&lt;/full-title&gt;&lt;/periodical&gt;&lt;pages&gt;1477-1488&lt;/pages&gt;&lt;volume&gt;24&lt;/volume&gt;&lt;number&gt;7&lt;/number&gt;&lt;dates&gt;&lt;year&gt;2005&lt;/year&gt;&lt;/dates&gt;&lt;publisher&gt;European Molecular Biology Organization&lt;/publisher&gt;&lt;isbn&gt;0261-4189&lt;/isbn&gt;&lt;work-type&gt;10.1038/sj.emboj.7600621&lt;/work-type&gt;&lt;urls&gt;&lt;related-urls&gt;&lt;url&gt;http://dx.doi.org/10.1038/sj.emboj.7600621&lt;/url&gt;&lt;/related-urls&gt;&lt;/urls&gt;&lt;electronic-resource-num&gt;http://www.nature.com/emboj/journal/v24/n7/suppinfo/7600621a_S1.html&lt;/electronic-resource-num&gt;&lt;/record&gt;&lt;/Cite&gt;&lt;/EndNote&gt;</w:instrText>
            </w:r>
            <w:r w:rsidRPr="00A277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2774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3" w:tooltip="Sasakura, 2005 #1" w:history="1">
              <w:r w:rsidR="00FC5128" w:rsidRPr="00A2774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asakura et al., 2005</w:t>
              </w:r>
            </w:hyperlink>
            <w:r w:rsidRPr="00A2774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A277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636" w:type="dxa"/>
          </w:tcPr>
          <w:p w14:paraId="0DBEF7C5" w14:textId="2DC50191" w:rsidR="00D76B8C" w:rsidRPr="00A27748" w:rsidRDefault="00BB6176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2S1, 2S2, 2S3</w:t>
            </w:r>
          </w:p>
        </w:tc>
      </w:tr>
      <w:tr w:rsidR="00FC5128" w:rsidRPr="00A27748" w14:paraId="43A576D1" w14:textId="72340426" w:rsidTr="00D76B8C">
        <w:tc>
          <w:tcPr>
            <w:tcW w:w="3156" w:type="dxa"/>
          </w:tcPr>
          <w:p w14:paraId="142957D0" w14:textId="03B43EE5" w:rsidR="00FC5128" w:rsidRPr="00A27748" w:rsidRDefault="00FC512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mnr-1(wy758)</w:t>
            </w:r>
          </w:p>
        </w:tc>
        <w:tc>
          <w:tcPr>
            <w:tcW w:w="3064" w:type="dxa"/>
          </w:tcPr>
          <w:p w14:paraId="111A93D1" w14:textId="3418B5CC" w:rsidR="00FC5128" w:rsidRPr="00A27748" w:rsidRDefault="00FC5128" w:rsidP="00FC5128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A277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ong&lt;/Author&gt;&lt;Year&gt;2013&lt;/Year&gt;&lt;RecNum&gt;44&lt;/RecNum&gt;&lt;DisplayText&gt;(Dong et al., 2013)&lt;/DisplayText&gt;&lt;record&gt;&lt;rec-number&gt;44&lt;/rec-number&gt;&lt;foreign-keys&gt;&lt;key app="EN" db-id="s5rtaaezd9sf9qes9vo5dvxnt59ae9a92a92"&gt;44&lt;/key&gt;&lt;/foreign-keys&gt;&lt;ref-type name="Journal Article"&gt;17&lt;/ref-type&gt;&lt;contributors&gt;&lt;authors&gt;&lt;author&gt;Dong, Xintong&lt;/author&gt;&lt;author&gt;Liu, Oliver W&lt;/author&gt;&lt;author&gt;Howell, Audrey S&lt;/author&gt;&lt;author&gt;Shen, Kang&lt;/author&gt;&lt;/authors&gt;&lt;/contributors&gt;&lt;titles&gt;&lt;title&gt;An Extracellular Adhesion Molecule Complex Patterns Dendritic Branching and Morphogenesis&lt;/title&gt;&lt;secondary-title&gt;Cell&lt;/secondary-title&gt;&lt;/titles&gt;&lt;periodical&gt;&lt;full-title&gt;Cell&lt;/full-title&gt;&lt;/periodical&gt;&lt;pages&gt;296-307&lt;/pages&gt;&lt;volume&gt;155&lt;/volume&gt;&lt;number&gt;2&lt;/number&gt;&lt;dates&gt;&lt;year&gt;2013&lt;/year&gt;&lt;pub-dates&gt;&lt;date&gt;10/10/&lt;/date&gt;&lt;/pub-dates&gt;&lt;/dates&gt;&lt;isbn&gt;0092-8674&lt;/isbn&gt;&lt;urls&gt;&lt;related-urls&gt;&lt;url&gt;http://www.sciencedirect.com/science/article/pii/S0092867413010908&lt;/url&gt;&lt;/related-urls&gt;&lt;/urls&gt;&lt;electronic-resource-num&gt;http://dx.doi.org/10.1016/j.cell.2013.08.059&lt;/electronic-resource-num&gt;&lt;/record&gt;&lt;/Cite&gt;&lt;/EndNote&gt;</w:instrText>
            </w:r>
            <w:r w:rsidRPr="00A277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2774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" w:tooltip="Dong, 2013 #44" w:history="1">
              <w:r w:rsidRPr="00A2774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Dong et al., 2013</w:t>
              </w:r>
            </w:hyperlink>
            <w:r w:rsidRPr="00A2774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A277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636" w:type="dxa"/>
          </w:tcPr>
          <w:p w14:paraId="50901FDD" w14:textId="79D9F2EF" w:rsidR="00FC5128" w:rsidRPr="00A27748" w:rsidRDefault="00BB6176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2S1, 2S2</w:t>
            </w:r>
          </w:p>
        </w:tc>
      </w:tr>
      <w:tr w:rsidR="00FC5128" w:rsidRPr="00A27748" w14:paraId="5C6D5DCC" w14:textId="44233714" w:rsidTr="00D76B8C">
        <w:tc>
          <w:tcPr>
            <w:tcW w:w="3156" w:type="dxa"/>
          </w:tcPr>
          <w:p w14:paraId="3DCC0B1D" w14:textId="55D15BD7" w:rsidR="00FC5128" w:rsidRPr="00A27748" w:rsidRDefault="00FC512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dma-1(wy686)</w:t>
            </w:r>
          </w:p>
        </w:tc>
        <w:tc>
          <w:tcPr>
            <w:tcW w:w="3064" w:type="dxa"/>
          </w:tcPr>
          <w:p w14:paraId="57D3338C" w14:textId="6A5A384E" w:rsidR="00FC5128" w:rsidRPr="00A27748" w:rsidRDefault="00FC5128" w:rsidP="00FC5128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A277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2012&lt;/Year&gt;&lt;RecNum&gt;2&lt;/RecNum&gt;&lt;DisplayText&gt;(Liu and Shen, 2012)&lt;/DisplayText&gt;&lt;record&gt;&lt;rec-number&gt;2&lt;/rec-number&gt;&lt;foreign-keys&gt;&lt;key app="EN" db-id="9eppddtrkr2a5ee9909xw0v2ras0er9speae"&gt;2&lt;/key&gt;&lt;/foreign-keys&gt;&lt;ref-type name="Journal Article"&gt;17&lt;/ref-type&gt;&lt;contributors&gt;&lt;authors&gt;&lt;author&gt;Liu, Oliver W.&lt;/author&gt;&lt;author&gt;Shen, Kang&lt;/author&gt;&lt;/authors&gt;&lt;/contributors&gt;&lt;titles&gt;&lt;title&gt;The transmembrane LRR protein DMA-1 promotes dendrite branching and growth in C. elegans&lt;/title&gt;&lt;secondary-title&gt;Nat Neurosci&lt;/secondary-title&gt;&lt;/titles&gt;&lt;periodical&gt;&lt;full-title&gt;Nat Neurosci&lt;/full-title&gt;&lt;/periodical&gt;&lt;pages&gt;57-63&lt;/pages&gt;&lt;volume&gt;15&lt;/volume&gt;&lt;number&gt;1&lt;/number&gt;&lt;dates&gt;&lt;year&gt;2012&lt;/year&gt;&lt;/dates&gt;&lt;publisher&gt;Nature Publishing Group, a division of Macmillan Publishers Limited. All Rights Reserved.&lt;/publisher&gt;&lt;isbn&gt;1097-6256&lt;/isbn&gt;&lt;work-type&gt;10.1038/nn.2978&lt;/work-type&gt;&lt;urls&gt;&lt;related-urls&gt;&lt;url&gt;http://dx.doi.org/10.1038/nn.2978&lt;/url&gt;&lt;/related-urls&gt;&lt;/urls&gt;&lt;electronic-resource-num&gt;http://www.nature.com/neuro/journal/v15/n1/abs/nn.2978.html#supplementary-information&lt;/electronic-resource-num&gt;&lt;/record&gt;&lt;/Cite&gt;&lt;/EndNote&gt;</w:instrText>
            </w:r>
            <w:r w:rsidRPr="00A277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2774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" w:tooltip="Liu, 2012 #2" w:history="1">
              <w:r w:rsidRPr="00A2774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Liu and Shen, 2012</w:t>
              </w:r>
            </w:hyperlink>
            <w:r w:rsidRPr="00A2774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A277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636" w:type="dxa"/>
          </w:tcPr>
          <w:p w14:paraId="1604D349" w14:textId="3949C42B" w:rsidR="00FC5128" w:rsidRPr="00A27748" w:rsidRDefault="00BB6176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2S1, 2S2</w:t>
            </w:r>
          </w:p>
        </w:tc>
      </w:tr>
      <w:tr w:rsidR="00FC5128" w:rsidRPr="00A27748" w14:paraId="68D5A3C6" w14:textId="522A42E7" w:rsidTr="00D76B8C">
        <w:tc>
          <w:tcPr>
            <w:tcW w:w="3156" w:type="dxa"/>
          </w:tcPr>
          <w:p w14:paraId="6AB43013" w14:textId="77777777" w:rsidR="00FC5128" w:rsidRPr="00336CF4" w:rsidRDefault="00FC512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color w:val="7030A0"/>
                <w:sz w:val="24"/>
                <w:szCs w:val="24"/>
                <w:shd w:val="pct15" w:color="auto" w:fill="FFFFFF"/>
              </w:rPr>
            </w:pPr>
            <w:r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dma-1(wy908)</w:t>
            </w:r>
          </w:p>
        </w:tc>
        <w:tc>
          <w:tcPr>
            <w:tcW w:w="3064" w:type="dxa"/>
          </w:tcPr>
          <w:p w14:paraId="1DA5485C" w14:textId="77777777" w:rsidR="00FC5128" w:rsidRPr="004C600F" w:rsidRDefault="00FC512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color w:val="7030A0"/>
                <w:sz w:val="24"/>
                <w:szCs w:val="24"/>
                <w:shd w:val="pct15" w:color="auto" w:fill="FFFFFF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This study</w:t>
            </w:r>
          </w:p>
        </w:tc>
        <w:tc>
          <w:tcPr>
            <w:tcW w:w="2636" w:type="dxa"/>
          </w:tcPr>
          <w:p w14:paraId="3A557847" w14:textId="7918D84F" w:rsidR="00FC5128" w:rsidRPr="00336CF4" w:rsidRDefault="00BB6176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S1</w:t>
            </w:r>
          </w:p>
        </w:tc>
      </w:tr>
      <w:tr w:rsidR="00FC5128" w:rsidRPr="00A27748" w14:paraId="566A949C" w14:textId="77777777" w:rsidTr="00D76B8C">
        <w:tc>
          <w:tcPr>
            <w:tcW w:w="3156" w:type="dxa"/>
          </w:tcPr>
          <w:p w14:paraId="2C3A5850" w14:textId="745D755D" w:rsidR="00FC5128" w:rsidRDefault="00FC512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dma-1(wy1041)</w:t>
            </w:r>
          </w:p>
        </w:tc>
        <w:tc>
          <w:tcPr>
            <w:tcW w:w="3064" w:type="dxa"/>
          </w:tcPr>
          <w:p w14:paraId="555ABD84" w14:textId="406C5F9B" w:rsidR="00FC5128" w:rsidRPr="00336CF4" w:rsidRDefault="00FC512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  <w:tc>
          <w:tcPr>
            <w:tcW w:w="2636" w:type="dxa"/>
          </w:tcPr>
          <w:p w14:paraId="15256399" w14:textId="3180D3B1" w:rsidR="00FC5128" w:rsidRPr="00336CF4" w:rsidRDefault="00BB6176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</w:tbl>
    <w:p w14:paraId="74FDBA8A" w14:textId="77777777" w:rsidR="00D04F88" w:rsidRPr="00A27748" w:rsidRDefault="00D04F88" w:rsidP="00D04F88">
      <w:pPr>
        <w:pStyle w:val="ListParagraph"/>
        <w:numPr>
          <w:ilvl w:val="0"/>
          <w:numId w:val="1"/>
        </w:numPr>
        <w:spacing w:line="276" w:lineRule="auto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 w:rsidRPr="00A27748">
        <w:rPr>
          <w:rFonts w:ascii="Times New Roman" w:hAnsi="Times New Roman" w:cs="Times New Roman" w:hint="eastAsia"/>
          <w:sz w:val="24"/>
          <w:szCs w:val="24"/>
        </w:rPr>
        <w:t>I</w:t>
      </w:r>
      <w:r w:rsidRPr="00A27748">
        <w:rPr>
          <w:rFonts w:ascii="Times New Roman" w:hAnsi="Times New Roman" w:cs="Times New Roman"/>
          <w:sz w:val="24"/>
          <w:szCs w:val="24"/>
        </w:rPr>
        <w:t>ntegrated transgene</w:t>
      </w:r>
      <w:r w:rsidRPr="00A27748">
        <w:rPr>
          <w:rFonts w:ascii="Times New Roman" w:hAnsi="Times New Roman" w:cs="Times New Roman" w:hint="eastAsia"/>
          <w:sz w:val="24"/>
          <w:szCs w:val="24"/>
        </w:rPr>
        <w:t>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4"/>
        <w:gridCol w:w="1724"/>
        <w:gridCol w:w="1685"/>
        <w:gridCol w:w="2238"/>
        <w:gridCol w:w="1655"/>
      </w:tblGrid>
      <w:tr w:rsidR="00E04A38" w:rsidRPr="00A27748" w14:paraId="53EA709B" w14:textId="4C9D7A77" w:rsidTr="00D76B8C">
        <w:tc>
          <w:tcPr>
            <w:tcW w:w="1554" w:type="dxa"/>
          </w:tcPr>
          <w:p w14:paraId="44EA2775" w14:textId="59F9FB7D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Name</w:t>
            </w:r>
          </w:p>
        </w:tc>
        <w:tc>
          <w:tcPr>
            <w:tcW w:w="1724" w:type="dxa"/>
          </w:tcPr>
          <w:p w14:paraId="65F89FEC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b/>
                <w:sz w:val="24"/>
                <w:szCs w:val="24"/>
              </w:rPr>
              <w:t>Chromosome</w:t>
            </w:r>
          </w:p>
        </w:tc>
        <w:tc>
          <w:tcPr>
            <w:tcW w:w="1685" w:type="dxa"/>
          </w:tcPr>
          <w:p w14:paraId="0E1C1A92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b/>
                <w:sz w:val="24"/>
                <w:szCs w:val="24"/>
              </w:rPr>
              <w:t>Constructs</w:t>
            </w:r>
          </w:p>
        </w:tc>
        <w:tc>
          <w:tcPr>
            <w:tcW w:w="2238" w:type="dxa"/>
          </w:tcPr>
          <w:p w14:paraId="673413DA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b/>
                <w:sz w:val="24"/>
                <w:szCs w:val="24"/>
              </w:rPr>
              <w:t>Co-injection</w:t>
            </w:r>
            <w:r w:rsidRPr="00A27748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 xml:space="preserve"> marker</w:t>
            </w:r>
          </w:p>
        </w:tc>
        <w:tc>
          <w:tcPr>
            <w:tcW w:w="1655" w:type="dxa"/>
          </w:tcPr>
          <w:p w14:paraId="507011A1" w14:textId="209FE40C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Figure</w:t>
            </w:r>
          </w:p>
        </w:tc>
      </w:tr>
      <w:tr w:rsidR="00E04A38" w:rsidRPr="00A27748" w14:paraId="2C3486A2" w14:textId="766124A0" w:rsidTr="00D76B8C">
        <w:tc>
          <w:tcPr>
            <w:tcW w:w="1554" w:type="dxa"/>
          </w:tcPr>
          <w:p w14:paraId="63EEBF0D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wyIs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50001</w:t>
            </w:r>
          </w:p>
        </w:tc>
        <w:tc>
          <w:tcPr>
            <w:tcW w:w="1724" w:type="dxa"/>
          </w:tcPr>
          <w:p w14:paraId="59244045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unknown</w:t>
            </w:r>
          </w:p>
        </w:tc>
        <w:tc>
          <w:tcPr>
            <w:tcW w:w="1685" w:type="dxa"/>
          </w:tcPr>
          <w:p w14:paraId="5EC27C25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XD26, pOL036</w:t>
            </w:r>
          </w:p>
        </w:tc>
        <w:tc>
          <w:tcPr>
            <w:tcW w:w="2238" w:type="dxa"/>
          </w:tcPr>
          <w:p w14:paraId="6621728D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odr-1::</w:t>
            </w:r>
            <w:proofErr w:type="spellStart"/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rfp</w:t>
            </w:r>
            <w:proofErr w:type="spellEnd"/>
          </w:p>
        </w:tc>
        <w:tc>
          <w:tcPr>
            <w:tcW w:w="1655" w:type="dxa"/>
          </w:tcPr>
          <w:p w14:paraId="07C717D9" w14:textId="3645ED5E" w:rsidR="00E04A38" w:rsidRPr="00A27748" w:rsidRDefault="00BB6176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S1</w:t>
            </w:r>
          </w:p>
        </w:tc>
      </w:tr>
      <w:tr w:rsidR="00E04A38" w:rsidRPr="00A27748" w14:paraId="2633A4BE" w14:textId="7BEA8DE9" w:rsidTr="00D76B8C">
        <w:tc>
          <w:tcPr>
            <w:tcW w:w="1554" w:type="dxa"/>
          </w:tcPr>
          <w:p w14:paraId="761DAE8B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wyIs592</w:t>
            </w:r>
          </w:p>
        </w:tc>
        <w:tc>
          <w:tcPr>
            <w:tcW w:w="1724" w:type="dxa"/>
          </w:tcPr>
          <w:p w14:paraId="6BBE0573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II</w:t>
            </w:r>
          </w:p>
        </w:tc>
        <w:tc>
          <w:tcPr>
            <w:tcW w:w="1685" w:type="dxa"/>
          </w:tcPr>
          <w:p w14:paraId="73E40FD3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OL0</w:t>
            </w: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20</w:t>
            </w:r>
          </w:p>
        </w:tc>
        <w:tc>
          <w:tcPr>
            <w:tcW w:w="2238" w:type="dxa"/>
          </w:tcPr>
          <w:p w14:paraId="0F400605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odr-1::</w:t>
            </w:r>
            <w:proofErr w:type="spellStart"/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rfp</w:t>
            </w:r>
            <w:proofErr w:type="spellEnd"/>
          </w:p>
        </w:tc>
        <w:tc>
          <w:tcPr>
            <w:tcW w:w="1655" w:type="dxa"/>
          </w:tcPr>
          <w:p w14:paraId="705318AE" w14:textId="3E7D1984" w:rsidR="00E04A38" w:rsidRPr="00A27748" w:rsidRDefault="00BB6176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S1, 2, 2S2, 3, 3S1, 4S2, 5, 5S1</w:t>
            </w:r>
          </w:p>
        </w:tc>
      </w:tr>
      <w:tr w:rsidR="003A6927" w:rsidRPr="00A27748" w14:paraId="66A86797" w14:textId="77777777" w:rsidTr="00D76B8C">
        <w:tc>
          <w:tcPr>
            <w:tcW w:w="1554" w:type="dxa"/>
          </w:tcPr>
          <w:p w14:paraId="7A283B58" w14:textId="659B0995" w:rsidR="003A6927" w:rsidRPr="00A27748" w:rsidRDefault="003A6927" w:rsidP="00C12E53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wyIs369</w:t>
            </w:r>
          </w:p>
        </w:tc>
        <w:tc>
          <w:tcPr>
            <w:tcW w:w="1724" w:type="dxa"/>
          </w:tcPr>
          <w:p w14:paraId="747995A7" w14:textId="07CB9164" w:rsidR="003A6927" w:rsidRPr="00A27748" w:rsidRDefault="003A6927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V</w:t>
            </w:r>
          </w:p>
        </w:tc>
        <w:tc>
          <w:tcPr>
            <w:tcW w:w="1685" w:type="dxa"/>
          </w:tcPr>
          <w:p w14:paraId="776F1D14" w14:textId="27957143" w:rsidR="003A6927" w:rsidRPr="00A27748" w:rsidRDefault="003A6927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L071</w:t>
            </w:r>
          </w:p>
        </w:tc>
        <w:tc>
          <w:tcPr>
            <w:tcW w:w="2238" w:type="dxa"/>
          </w:tcPr>
          <w:p w14:paraId="7CBB7A61" w14:textId="0C676CC5" w:rsidR="003A6927" w:rsidRPr="003A6927" w:rsidRDefault="003A6927" w:rsidP="00C12E53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myo-2::mCherry</w:t>
            </w:r>
          </w:p>
        </w:tc>
        <w:tc>
          <w:tcPr>
            <w:tcW w:w="1655" w:type="dxa"/>
          </w:tcPr>
          <w:p w14:paraId="3F52CDA7" w14:textId="76C482FA" w:rsidR="003A6927" w:rsidRDefault="003A6927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BB6176" w:rsidRPr="00A27748" w14:paraId="14263EEB" w14:textId="77777777" w:rsidTr="00D76B8C">
        <w:tc>
          <w:tcPr>
            <w:tcW w:w="1554" w:type="dxa"/>
          </w:tcPr>
          <w:p w14:paraId="06665DA7" w14:textId="1A48817C" w:rsidR="00BB6176" w:rsidRPr="00A27748" w:rsidRDefault="00BB6176" w:rsidP="00C12E53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wyIs733</w:t>
            </w:r>
          </w:p>
        </w:tc>
        <w:tc>
          <w:tcPr>
            <w:tcW w:w="1724" w:type="dxa"/>
          </w:tcPr>
          <w:p w14:paraId="20238492" w14:textId="6A9C29CB" w:rsidR="00BB6176" w:rsidRPr="00A27748" w:rsidRDefault="00BB6176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1685" w:type="dxa"/>
          </w:tcPr>
          <w:p w14:paraId="0DA191A9" w14:textId="03FC2FFC" w:rsidR="00BB6176" w:rsidRPr="00A27748" w:rsidRDefault="00BB6176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302</w:t>
            </w:r>
          </w:p>
        </w:tc>
        <w:tc>
          <w:tcPr>
            <w:tcW w:w="2238" w:type="dxa"/>
          </w:tcPr>
          <w:p w14:paraId="0A5DB1DA" w14:textId="59FA82C6" w:rsidR="00BB6176" w:rsidRPr="00BB6176" w:rsidRDefault="00BB6176" w:rsidP="00C12E53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odr-1::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gfp</w:t>
            </w:r>
            <w:proofErr w:type="spellEnd"/>
          </w:p>
        </w:tc>
        <w:tc>
          <w:tcPr>
            <w:tcW w:w="1655" w:type="dxa"/>
          </w:tcPr>
          <w:p w14:paraId="477CA72D" w14:textId="7A77CF33" w:rsidR="00BB6176" w:rsidRPr="00A27748" w:rsidRDefault="00BB6176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E04A38" w:rsidRPr="00A27748" w14:paraId="53F56135" w14:textId="3EE6C0EC" w:rsidTr="00D76B8C">
        <w:tc>
          <w:tcPr>
            <w:tcW w:w="1554" w:type="dxa"/>
          </w:tcPr>
          <w:p w14:paraId="2643C5F9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qyIs369</w:t>
            </w:r>
          </w:p>
        </w:tc>
        <w:tc>
          <w:tcPr>
            <w:tcW w:w="1724" w:type="dxa"/>
          </w:tcPr>
          <w:p w14:paraId="110E96BC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X</w:t>
            </w:r>
          </w:p>
        </w:tc>
        <w:tc>
          <w:tcPr>
            <w:tcW w:w="1685" w:type="dxa"/>
          </w:tcPr>
          <w:p w14:paraId="77B96364" w14:textId="77777777" w:rsidR="00E04A38" w:rsidRPr="00336CF4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  <w:highlight w:val="yellow"/>
                <w:shd w:val="pct15" w:color="auto" w:fill="FFFFFF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pWZ55</w:t>
            </w:r>
          </w:p>
        </w:tc>
        <w:tc>
          <w:tcPr>
            <w:tcW w:w="2238" w:type="dxa"/>
          </w:tcPr>
          <w:p w14:paraId="1E26DCE8" w14:textId="77777777" w:rsidR="00E04A38" w:rsidRPr="00336CF4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/>
                <w:i/>
                <w:sz w:val="24"/>
                <w:szCs w:val="24"/>
              </w:rPr>
              <w:t>u</w:t>
            </w:r>
            <w:r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nc-119(+)</w:t>
            </w:r>
          </w:p>
        </w:tc>
        <w:tc>
          <w:tcPr>
            <w:tcW w:w="1655" w:type="dxa"/>
          </w:tcPr>
          <w:p w14:paraId="3584055C" w14:textId="5DF77D83" w:rsidR="00E04A38" w:rsidRPr="00BB6176" w:rsidRDefault="00BB6176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E04A38" w:rsidRPr="00A27748" w14:paraId="3F18A487" w14:textId="24CE7C48" w:rsidTr="00D76B8C">
        <w:tc>
          <w:tcPr>
            <w:tcW w:w="1554" w:type="dxa"/>
          </w:tcPr>
          <w:p w14:paraId="079F1F8D" w14:textId="77777777" w:rsidR="00E04A38" w:rsidRPr="00A27748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qyIs366</w:t>
            </w:r>
          </w:p>
        </w:tc>
        <w:tc>
          <w:tcPr>
            <w:tcW w:w="1724" w:type="dxa"/>
          </w:tcPr>
          <w:p w14:paraId="7E8A09E8" w14:textId="77777777" w:rsidR="00E04A38" w:rsidRPr="00336CF4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IV</w:t>
            </w:r>
          </w:p>
        </w:tc>
        <w:tc>
          <w:tcPr>
            <w:tcW w:w="1685" w:type="dxa"/>
          </w:tcPr>
          <w:p w14:paraId="10AB1780" w14:textId="77777777" w:rsidR="00E04A38" w:rsidRPr="00CE1766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  <w:shd w:val="pct15" w:color="auto" w:fill="FFFFFF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pWZ54</w:t>
            </w:r>
          </w:p>
        </w:tc>
        <w:tc>
          <w:tcPr>
            <w:tcW w:w="2238" w:type="dxa"/>
          </w:tcPr>
          <w:p w14:paraId="0EB133B0" w14:textId="77777777" w:rsidR="00E04A38" w:rsidRPr="00336CF4" w:rsidRDefault="00E04A38" w:rsidP="00C12E53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/>
                <w:i/>
                <w:sz w:val="24"/>
                <w:szCs w:val="24"/>
              </w:rPr>
              <w:t>u</w:t>
            </w:r>
            <w:r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nc-119(+)</w:t>
            </w:r>
          </w:p>
        </w:tc>
        <w:tc>
          <w:tcPr>
            <w:tcW w:w="1655" w:type="dxa"/>
          </w:tcPr>
          <w:p w14:paraId="2082922D" w14:textId="7A96E6E6" w:rsidR="00E04A38" w:rsidRPr="00BB6176" w:rsidRDefault="00BB6176" w:rsidP="00C12E53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S1</w:t>
            </w:r>
          </w:p>
        </w:tc>
      </w:tr>
    </w:tbl>
    <w:p w14:paraId="44E75B0B" w14:textId="77777777" w:rsidR="00D04F88" w:rsidRPr="00A27748" w:rsidRDefault="00D04F88" w:rsidP="00D04F88">
      <w:pPr>
        <w:pStyle w:val="ListParagraph"/>
        <w:numPr>
          <w:ilvl w:val="0"/>
          <w:numId w:val="1"/>
        </w:numPr>
        <w:spacing w:line="276" w:lineRule="auto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A27748">
        <w:rPr>
          <w:rFonts w:ascii="Times New Roman" w:hAnsi="Times New Roman" w:cs="Times New Roman" w:hint="eastAsia"/>
          <w:sz w:val="24"/>
          <w:szCs w:val="24"/>
        </w:rPr>
        <w:t>E</w:t>
      </w:r>
      <w:r w:rsidRPr="00A27748">
        <w:rPr>
          <w:rFonts w:ascii="Times New Roman" w:hAnsi="Times New Roman" w:cs="Times New Roman"/>
          <w:sz w:val="24"/>
          <w:szCs w:val="24"/>
        </w:rPr>
        <w:t>xtrachromosomal</w:t>
      </w:r>
      <w:proofErr w:type="spellEnd"/>
      <w:r w:rsidRPr="00A27748">
        <w:rPr>
          <w:rFonts w:ascii="Times New Roman" w:hAnsi="Times New Roman" w:cs="Times New Roman"/>
          <w:sz w:val="24"/>
          <w:szCs w:val="24"/>
        </w:rPr>
        <w:t xml:space="preserve"> </w:t>
      </w:r>
      <w:r w:rsidRPr="00A27748">
        <w:rPr>
          <w:rFonts w:ascii="Times New Roman" w:hAnsi="Times New Roman" w:cs="Times New Roman" w:hint="eastAsia"/>
          <w:sz w:val="24"/>
          <w:szCs w:val="24"/>
        </w:rPr>
        <w:t>array</w:t>
      </w:r>
      <w:r w:rsidRPr="00A27748">
        <w:rPr>
          <w:rFonts w:ascii="Times New Roman" w:hAnsi="Times New Roman" w:cs="Times New Roman"/>
          <w:sz w:val="24"/>
          <w:szCs w:val="24"/>
        </w:rPr>
        <w:t>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17"/>
        <w:gridCol w:w="2241"/>
        <w:gridCol w:w="3930"/>
        <w:gridCol w:w="1468"/>
      </w:tblGrid>
      <w:tr w:rsidR="00E04A38" w:rsidRPr="00A27748" w14:paraId="0C436F70" w14:textId="3EEE2364" w:rsidTr="00E04A38">
        <w:tc>
          <w:tcPr>
            <w:tcW w:w="1217" w:type="dxa"/>
          </w:tcPr>
          <w:p w14:paraId="5F49E57C" w14:textId="5CC661ED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Name</w:t>
            </w:r>
          </w:p>
        </w:tc>
        <w:tc>
          <w:tcPr>
            <w:tcW w:w="2241" w:type="dxa"/>
          </w:tcPr>
          <w:p w14:paraId="30F59FAA" w14:textId="77777777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b/>
                <w:sz w:val="24"/>
                <w:szCs w:val="24"/>
              </w:rPr>
              <w:t>Constructs</w:t>
            </w:r>
          </w:p>
        </w:tc>
        <w:tc>
          <w:tcPr>
            <w:tcW w:w="3930" w:type="dxa"/>
          </w:tcPr>
          <w:p w14:paraId="59FAF986" w14:textId="77777777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b/>
                <w:sz w:val="24"/>
                <w:szCs w:val="24"/>
              </w:rPr>
              <w:t>Co-injection</w:t>
            </w:r>
            <w:r w:rsidRPr="00A27748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 xml:space="preserve"> marker</w:t>
            </w:r>
          </w:p>
        </w:tc>
        <w:tc>
          <w:tcPr>
            <w:tcW w:w="1468" w:type="dxa"/>
          </w:tcPr>
          <w:p w14:paraId="50D08A8B" w14:textId="1FB30FFF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Figure</w:t>
            </w:r>
          </w:p>
        </w:tc>
      </w:tr>
      <w:tr w:rsidR="00E04A38" w:rsidRPr="00A27748" w14:paraId="03BE1C74" w14:textId="77777777" w:rsidTr="00E04A38">
        <w:tc>
          <w:tcPr>
            <w:tcW w:w="1217" w:type="dxa"/>
          </w:tcPr>
          <w:p w14:paraId="6D951129" w14:textId="2F563302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wyEx8392</w:t>
            </w:r>
          </w:p>
        </w:tc>
        <w:tc>
          <w:tcPr>
            <w:tcW w:w="2241" w:type="dxa"/>
          </w:tcPr>
          <w:p w14:paraId="0AC04B95" w14:textId="5D4454F3" w:rsidR="00E04A38" w:rsidRPr="00A27748" w:rsidRDefault="00E04A38" w:rsidP="00E04A38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L036, pXD26, pXD379</w:t>
            </w:r>
          </w:p>
        </w:tc>
        <w:tc>
          <w:tcPr>
            <w:tcW w:w="3930" w:type="dxa"/>
          </w:tcPr>
          <w:p w14:paraId="0E204602" w14:textId="406265BC" w:rsidR="00E04A38" w:rsidRPr="00E04A3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odr-1::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rfp</w:t>
            </w:r>
            <w:proofErr w:type="spellEnd"/>
          </w:p>
        </w:tc>
        <w:tc>
          <w:tcPr>
            <w:tcW w:w="1468" w:type="dxa"/>
          </w:tcPr>
          <w:p w14:paraId="072A7B05" w14:textId="33796DF9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E04A38" w:rsidRPr="00A27748" w14:paraId="0B676E75" w14:textId="77777777" w:rsidTr="00E04A38">
        <w:tc>
          <w:tcPr>
            <w:tcW w:w="1217" w:type="dxa"/>
          </w:tcPr>
          <w:p w14:paraId="6DAF42CD" w14:textId="1A054790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wyEx8151</w:t>
            </w:r>
          </w:p>
        </w:tc>
        <w:tc>
          <w:tcPr>
            <w:tcW w:w="2241" w:type="dxa"/>
          </w:tcPr>
          <w:p w14:paraId="77A292D4" w14:textId="5797169C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331</w:t>
            </w:r>
          </w:p>
        </w:tc>
        <w:tc>
          <w:tcPr>
            <w:tcW w:w="3930" w:type="dxa"/>
          </w:tcPr>
          <w:p w14:paraId="32E7BFA2" w14:textId="130E87E7" w:rsidR="00E04A38" w:rsidRPr="00E04A3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unc-122::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rfp</w:t>
            </w:r>
            <w:proofErr w:type="spellEnd"/>
          </w:p>
        </w:tc>
        <w:tc>
          <w:tcPr>
            <w:tcW w:w="1468" w:type="dxa"/>
          </w:tcPr>
          <w:p w14:paraId="7FAF83FD" w14:textId="3543C3BF" w:rsidR="00E04A38" w:rsidRPr="00A27748" w:rsidRDefault="007068A1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S1</w:t>
            </w:r>
          </w:p>
        </w:tc>
      </w:tr>
      <w:tr w:rsidR="003A6927" w:rsidRPr="00A27748" w14:paraId="0CFAD840" w14:textId="77777777" w:rsidTr="00E04A38">
        <w:tc>
          <w:tcPr>
            <w:tcW w:w="1217" w:type="dxa"/>
          </w:tcPr>
          <w:p w14:paraId="389600E1" w14:textId="0E46C56D" w:rsidR="003A6927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wyEx8158</w:t>
            </w:r>
          </w:p>
        </w:tc>
        <w:tc>
          <w:tcPr>
            <w:tcW w:w="2241" w:type="dxa"/>
          </w:tcPr>
          <w:p w14:paraId="6DAC994B" w14:textId="4C10A696" w:rsidR="003A6927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346</w:t>
            </w:r>
          </w:p>
        </w:tc>
        <w:tc>
          <w:tcPr>
            <w:tcW w:w="3930" w:type="dxa"/>
          </w:tcPr>
          <w:p w14:paraId="1181BF1F" w14:textId="13B9A089" w:rsidR="003A6927" w:rsidRPr="003A6927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unc-122::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rfp</w:t>
            </w:r>
            <w:proofErr w:type="spellEnd"/>
          </w:p>
        </w:tc>
        <w:tc>
          <w:tcPr>
            <w:tcW w:w="1468" w:type="dxa"/>
          </w:tcPr>
          <w:p w14:paraId="398DB8E4" w14:textId="535067D5" w:rsidR="003A6927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3A6927" w:rsidRPr="00A27748" w14:paraId="7A380900" w14:textId="77777777" w:rsidTr="00E04A38">
        <w:tc>
          <w:tcPr>
            <w:tcW w:w="1217" w:type="dxa"/>
          </w:tcPr>
          <w:p w14:paraId="742F78AD" w14:textId="2CB8AEEB" w:rsidR="003A6927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wyEx5781</w:t>
            </w:r>
          </w:p>
        </w:tc>
        <w:tc>
          <w:tcPr>
            <w:tcW w:w="2241" w:type="dxa"/>
          </w:tcPr>
          <w:p w14:paraId="5C3583A0" w14:textId="441B36E0" w:rsidR="003A6927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pXD38, pXD86, pOL036</w:t>
            </w:r>
          </w:p>
        </w:tc>
        <w:tc>
          <w:tcPr>
            <w:tcW w:w="3930" w:type="dxa"/>
          </w:tcPr>
          <w:p w14:paraId="0C0777DB" w14:textId="6315107B" w:rsidR="003A6927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odr-1::</w:t>
            </w:r>
            <w:proofErr w:type="spellStart"/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gfp</w:t>
            </w:r>
            <w:proofErr w:type="spellEnd"/>
          </w:p>
        </w:tc>
        <w:tc>
          <w:tcPr>
            <w:tcW w:w="1468" w:type="dxa"/>
          </w:tcPr>
          <w:p w14:paraId="158DC129" w14:textId="3A26281C" w:rsidR="003A6927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S3</w:t>
            </w:r>
          </w:p>
        </w:tc>
      </w:tr>
      <w:tr w:rsidR="003A6927" w:rsidRPr="00A27748" w14:paraId="0968D4F4" w14:textId="6B5FE0D1" w:rsidTr="00E04A38">
        <w:tc>
          <w:tcPr>
            <w:tcW w:w="1217" w:type="dxa"/>
          </w:tcPr>
          <w:p w14:paraId="1216C26E" w14:textId="77777777" w:rsidR="003A6927" w:rsidRPr="00A27748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wyEx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6623</w:t>
            </w:r>
          </w:p>
        </w:tc>
        <w:tc>
          <w:tcPr>
            <w:tcW w:w="2241" w:type="dxa"/>
          </w:tcPr>
          <w:p w14:paraId="0E2DA5EB" w14:textId="49DB812C" w:rsidR="003A6927" w:rsidRPr="00A27748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XD1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20ng/</w:t>
            </w:r>
            <w:r w:rsidRPr="003A6927">
              <w:rPr>
                <w:rFonts w:ascii="Symbol" w:hAnsi="Symbol" w:cs="Times New Roman"/>
                <w:sz w:val="24"/>
                <w:szCs w:val="24"/>
              </w:rPr>
              <w:t>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L</w:t>
            </w:r>
          </w:p>
        </w:tc>
        <w:tc>
          <w:tcPr>
            <w:tcW w:w="3930" w:type="dxa"/>
          </w:tcPr>
          <w:p w14:paraId="0842E571" w14:textId="51026E86" w:rsidR="003A6927" w:rsidRPr="00A27748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unc-122</w:t>
            </w: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: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:</w:t>
            </w:r>
            <w:proofErr w:type="spellStart"/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rfp</w:t>
            </w:r>
            <w:proofErr w:type="spellEnd"/>
          </w:p>
        </w:tc>
        <w:tc>
          <w:tcPr>
            <w:tcW w:w="1468" w:type="dxa"/>
          </w:tcPr>
          <w:p w14:paraId="5840A876" w14:textId="6BE1A09C" w:rsidR="003A6927" w:rsidRPr="00A27748" w:rsidRDefault="003A6927" w:rsidP="003A6927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A6927" w:rsidRPr="00A27748" w14:paraId="4C3D59C0" w14:textId="77777777" w:rsidTr="00E04A38">
        <w:tc>
          <w:tcPr>
            <w:tcW w:w="1217" w:type="dxa"/>
          </w:tcPr>
          <w:p w14:paraId="10B0A761" w14:textId="3520B200" w:rsidR="003A6927" w:rsidRPr="00A27748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wyEx6624</w:t>
            </w:r>
          </w:p>
        </w:tc>
        <w:tc>
          <w:tcPr>
            <w:tcW w:w="2241" w:type="dxa"/>
          </w:tcPr>
          <w:p w14:paraId="6411E1A5" w14:textId="42598C9B" w:rsidR="003A6927" w:rsidRPr="00A27748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156, 0.5ng/</w:t>
            </w:r>
            <w:r w:rsidRPr="003A6927">
              <w:rPr>
                <w:rFonts w:ascii="Symbol" w:hAnsi="Symbol" w:cs="Times New Roman"/>
                <w:sz w:val="24"/>
                <w:szCs w:val="24"/>
              </w:rPr>
              <w:t>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L</w:t>
            </w:r>
          </w:p>
        </w:tc>
        <w:tc>
          <w:tcPr>
            <w:tcW w:w="3930" w:type="dxa"/>
          </w:tcPr>
          <w:p w14:paraId="1D0A53A1" w14:textId="7B0A30E3" w:rsidR="003A6927" w:rsidRPr="003A6927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unc-122::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rfp</w:t>
            </w:r>
            <w:proofErr w:type="spellEnd"/>
          </w:p>
        </w:tc>
        <w:tc>
          <w:tcPr>
            <w:tcW w:w="1468" w:type="dxa"/>
          </w:tcPr>
          <w:p w14:paraId="3037156A" w14:textId="6556EC02" w:rsidR="003A6927" w:rsidRDefault="003A6927" w:rsidP="003A6927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 3S1</w:t>
            </w:r>
          </w:p>
        </w:tc>
      </w:tr>
      <w:tr w:rsidR="0054122C" w:rsidRPr="00A27748" w14:paraId="27B2D586" w14:textId="77777777" w:rsidTr="00E04A38">
        <w:tc>
          <w:tcPr>
            <w:tcW w:w="1217" w:type="dxa"/>
          </w:tcPr>
          <w:p w14:paraId="48C81DDD" w14:textId="12B630E0" w:rsidR="0054122C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wyEx8391</w:t>
            </w:r>
          </w:p>
        </w:tc>
        <w:tc>
          <w:tcPr>
            <w:tcW w:w="2241" w:type="dxa"/>
          </w:tcPr>
          <w:p w14:paraId="402E8E89" w14:textId="727DC7E1" w:rsidR="0054122C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380</w:t>
            </w:r>
          </w:p>
        </w:tc>
        <w:tc>
          <w:tcPr>
            <w:tcW w:w="3930" w:type="dxa"/>
          </w:tcPr>
          <w:p w14:paraId="551F0326" w14:textId="238F8E45" w:rsidR="0054122C" w:rsidRPr="0054122C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unc-122::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rfp</w:t>
            </w:r>
            <w:proofErr w:type="spellEnd"/>
          </w:p>
        </w:tc>
        <w:tc>
          <w:tcPr>
            <w:tcW w:w="1468" w:type="dxa"/>
          </w:tcPr>
          <w:p w14:paraId="21C8996E" w14:textId="5551A75C" w:rsidR="0054122C" w:rsidRDefault="0054122C" w:rsidP="003A6927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S1</w:t>
            </w:r>
          </w:p>
        </w:tc>
      </w:tr>
      <w:tr w:rsidR="003A6927" w:rsidRPr="00A27748" w14:paraId="56544CEC" w14:textId="438B9E7E" w:rsidTr="00E04A38">
        <w:tc>
          <w:tcPr>
            <w:tcW w:w="1217" w:type="dxa"/>
          </w:tcPr>
          <w:p w14:paraId="15BE5143" w14:textId="77777777" w:rsidR="003A6927" w:rsidRPr="00A27748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wyEx7314</w:t>
            </w:r>
          </w:p>
        </w:tc>
        <w:tc>
          <w:tcPr>
            <w:tcW w:w="2241" w:type="dxa"/>
          </w:tcPr>
          <w:p w14:paraId="414028CB" w14:textId="77777777" w:rsidR="003A6927" w:rsidRPr="00A27748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pOL071, pXD69</w:t>
            </w:r>
          </w:p>
        </w:tc>
        <w:tc>
          <w:tcPr>
            <w:tcW w:w="3930" w:type="dxa"/>
          </w:tcPr>
          <w:p w14:paraId="5569C917" w14:textId="77777777" w:rsidR="003A6927" w:rsidRPr="00A27748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unc-122</w:t>
            </w: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: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rfp</w:t>
            </w:r>
          </w:p>
        </w:tc>
        <w:tc>
          <w:tcPr>
            <w:tcW w:w="1468" w:type="dxa"/>
          </w:tcPr>
          <w:p w14:paraId="5E4C29A1" w14:textId="52A9070E" w:rsidR="003A6927" w:rsidRPr="00A27748" w:rsidRDefault="003A692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S2</w:t>
            </w:r>
          </w:p>
        </w:tc>
      </w:tr>
      <w:tr w:rsidR="0054122C" w:rsidRPr="00A27748" w14:paraId="7D45C27B" w14:textId="2AE5E7DF" w:rsidTr="00E04A38">
        <w:tc>
          <w:tcPr>
            <w:tcW w:w="1217" w:type="dxa"/>
          </w:tcPr>
          <w:p w14:paraId="7B17E434" w14:textId="13BDB93E" w:rsidR="0054122C" w:rsidRPr="00A27748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wyEx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4288</w:t>
            </w:r>
          </w:p>
        </w:tc>
        <w:tc>
          <w:tcPr>
            <w:tcW w:w="2241" w:type="dxa"/>
          </w:tcPr>
          <w:p w14:paraId="5E9AA35D" w14:textId="70783C23" w:rsidR="0054122C" w:rsidRPr="00A27748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Fosmid WRM0613aH08</w:t>
            </w:r>
          </w:p>
        </w:tc>
        <w:tc>
          <w:tcPr>
            <w:tcW w:w="3930" w:type="dxa"/>
          </w:tcPr>
          <w:p w14:paraId="6D7A0604" w14:textId="4FA808E5" w:rsidR="0054122C" w:rsidRPr="00A27748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myo-2::mCherry</w:t>
            </w:r>
          </w:p>
        </w:tc>
        <w:tc>
          <w:tcPr>
            <w:tcW w:w="1468" w:type="dxa"/>
          </w:tcPr>
          <w:p w14:paraId="50FD1C72" w14:textId="6CD8CE54" w:rsidR="0054122C" w:rsidRPr="00A27748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54122C" w:rsidRPr="00A27748" w14:paraId="2E28C490" w14:textId="1939115E" w:rsidTr="00E04A38">
        <w:tc>
          <w:tcPr>
            <w:tcW w:w="1217" w:type="dxa"/>
          </w:tcPr>
          <w:p w14:paraId="7842F2C6" w14:textId="7C6A0E88" w:rsidR="0054122C" w:rsidRPr="00A27748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/>
                <w:i/>
                <w:sz w:val="24"/>
                <w:szCs w:val="24"/>
              </w:rPr>
              <w:t>wyEx</w:t>
            </w:r>
            <w:r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7806</w:t>
            </w:r>
          </w:p>
        </w:tc>
        <w:tc>
          <w:tcPr>
            <w:tcW w:w="2241" w:type="dxa"/>
          </w:tcPr>
          <w:p w14:paraId="3B688D24" w14:textId="0BBC7357" w:rsidR="0054122C" w:rsidRPr="00A27748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pWZ99</w:t>
            </w:r>
          </w:p>
        </w:tc>
        <w:tc>
          <w:tcPr>
            <w:tcW w:w="3930" w:type="dxa"/>
          </w:tcPr>
          <w:p w14:paraId="34FB779E" w14:textId="57A194DD" w:rsidR="0054122C" w:rsidRPr="00A27748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myo-2::mCherry</w:t>
            </w: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+P</w:t>
            </w:r>
            <w:r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myo-3::mCherry</w:t>
            </w:r>
          </w:p>
        </w:tc>
        <w:tc>
          <w:tcPr>
            <w:tcW w:w="1468" w:type="dxa"/>
          </w:tcPr>
          <w:p w14:paraId="3D5BEF5B" w14:textId="547069DF" w:rsidR="0054122C" w:rsidRPr="00A27748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</w:tbl>
    <w:p w14:paraId="20EA5B6B" w14:textId="77777777" w:rsidR="00235407" w:rsidRPr="00A27748" w:rsidRDefault="00235407" w:rsidP="005F5F32">
      <w:pPr>
        <w:spacing w:line="276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59C1E499" w14:textId="77777777" w:rsidR="00BE1597" w:rsidRPr="00A27748" w:rsidRDefault="00BE1597" w:rsidP="005F5F32">
      <w:pPr>
        <w:spacing w:line="276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A27748">
        <w:rPr>
          <w:rFonts w:ascii="Times New Roman" w:hAnsi="Times New Roman" w:cs="Times New Roman"/>
          <w:b/>
          <w:sz w:val="24"/>
          <w:szCs w:val="24"/>
        </w:rPr>
        <w:t>Table S2. Plasmids used in this study</w:t>
      </w:r>
      <w:r w:rsidR="005F5F32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</w:p>
    <w:p w14:paraId="7E6B9B6B" w14:textId="77777777" w:rsidR="00FE4453" w:rsidRPr="00A27748" w:rsidRDefault="00FE4453" w:rsidP="005F5F32">
      <w:pPr>
        <w:pStyle w:val="ListParagraph"/>
        <w:numPr>
          <w:ilvl w:val="0"/>
          <w:numId w:val="5"/>
        </w:numPr>
        <w:spacing w:line="276" w:lineRule="auto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 w:rsidRPr="00A27748">
        <w:rPr>
          <w:rFonts w:ascii="Times New Roman" w:hAnsi="Times New Roman" w:cs="Times New Roman"/>
          <w:sz w:val="24"/>
          <w:szCs w:val="24"/>
        </w:rPr>
        <w:t>Plasmids</w:t>
      </w:r>
      <w:r w:rsidR="00A27748" w:rsidRPr="00A27748">
        <w:rPr>
          <w:rFonts w:ascii="Times New Roman" w:hAnsi="Times New Roman" w:cs="Times New Roman" w:hint="eastAsia"/>
          <w:sz w:val="24"/>
          <w:szCs w:val="24"/>
        </w:rPr>
        <w:t xml:space="preserve"> for worm transgenes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42"/>
        <w:gridCol w:w="3119"/>
        <w:gridCol w:w="4160"/>
      </w:tblGrid>
      <w:tr w:rsidR="00B86679" w:rsidRPr="00A27748" w14:paraId="41C38527" w14:textId="77777777" w:rsidTr="005F5F32">
        <w:tc>
          <w:tcPr>
            <w:tcW w:w="1242" w:type="dxa"/>
          </w:tcPr>
          <w:p w14:paraId="01364FE9" w14:textId="77777777" w:rsidR="00B86679" w:rsidRPr="00A27748" w:rsidRDefault="00B86679" w:rsidP="005F5F3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b/>
                <w:sz w:val="24"/>
                <w:szCs w:val="24"/>
              </w:rPr>
              <w:t>Plasmid</w:t>
            </w:r>
          </w:p>
        </w:tc>
        <w:tc>
          <w:tcPr>
            <w:tcW w:w="3119" w:type="dxa"/>
          </w:tcPr>
          <w:p w14:paraId="1BA450D3" w14:textId="77777777" w:rsidR="00B86679" w:rsidRPr="00A27748" w:rsidRDefault="00B86679" w:rsidP="005F5F3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b/>
                <w:sz w:val="24"/>
                <w:szCs w:val="24"/>
              </w:rPr>
              <w:t>Description</w:t>
            </w:r>
          </w:p>
        </w:tc>
        <w:tc>
          <w:tcPr>
            <w:tcW w:w="4160" w:type="dxa"/>
          </w:tcPr>
          <w:p w14:paraId="09BD6475" w14:textId="77777777" w:rsidR="00B86679" w:rsidRPr="00A27748" w:rsidRDefault="00B86679" w:rsidP="005F5F3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b/>
                <w:sz w:val="24"/>
                <w:szCs w:val="24"/>
              </w:rPr>
              <w:t>Note</w:t>
            </w:r>
          </w:p>
        </w:tc>
      </w:tr>
      <w:tr w:rsidR="00E04A38" w:rsidRPr="00A27748" w14:paraId="01098251" w14:textId="77777777" w:rsidTr="005F5F32">
        <w:tc>
          <w:tcPr>
            <w:tcW w:w="1242" w:type="dxa"/>
          </w:tcPr>
          <w:p w14:paraId="4DE0480F" w14:textId="3867F671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OL036</w:t>
            </w:r>
          </w:p>
        </w:tc>
        <w:tc>
          <w:tcPr>
            <w:tcW w:w="3119" w:type="dxa"/>
          </w:tcPr>
          <w:p w14:paraId="3039335A" w14:textId="07660F11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ser2prom3::</w:t>
            </w:r>
            <w:proofErr w:type="spellStart"/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myr</w:t>
            </w:r>
            <w:proofErr w:type="spellEnd"/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-mCherry</w:t>
            </w:r>
          </w:p>
        </w:tc>
        <w:tc>
          <w:tcPr>
            <w:tcW w:w="4160" w:type="dxa"/>
          </w:tcPr>
          <w:p w14:paraId="1D73DD9D" w14:textId="77777777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04A38" w:rsidRPr="00A27748" w14:paraId="2E4E7DC2" w14:textId="77777777" w:rsidTr="005F5F32">
        <w:tc>
          <w:tcPr>
            <w:tcW w:w="1242" w:type="dxa"/>
          </w:tcPr>
          <w:p w14:paraId="38EC45ED" w14:textId="5EEC98B5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XD26</w:t>
            </w:r>
          </w:p>
        </w:tc>
        <w:tc>
          <w:tcPr>
            <w:tcW w:w="3119" w:type="dxa"/>
          </w:tcPr>
          <w:p w14:paraId="5B4360EC" w14:textId="35AB3903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dpy-7::sax-7s:yfp</w:t>
            </w:r>
          </w:p>
        </w:tc>
        <w:tc>
          <w:tcPr>
            <w:tcW w:w="4160" w:type="dxa"/>
          </w:tcPr>
          <w:p w14:paraId="42EA370B" w14:textId="77777777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04A38" w:rsidRPr="00A27748" w14:paraId="0FDE11EE" w14:textId="77777777" w:rsidTr="005F5F32">
        <w:tc>
          <w:tcPr>
            <w:tcW w:w="1242" w:type="dxa"/>
          </w:tcPr>
          <w:p w14:paraId="04D8048C" w14:textId="5989E163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379</w:t>
            </w:r>
          </w:p>
        </w:tc>
        <w:tc>
          <w:tcPr>
            <w:tcW w:w="3119" w:type="dxa"/>
          </w:tcPr>
          <w:p w14:paraId="6E3322B5" w14:textId="19988BD4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nhr-81::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cfp</w:t>
            </w:r>
            <w:proofErr w:type="spellEnd"/>
          </w:p>
        </w:tc>
        <w:tc>
          <w:tcPr>
            <w:tcW w:w="4160" w:type="dxa"/>
          </w:tcPr>
          <w:p w14:paraId="3AC76E45" w14:textId="77777777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04A38" w:rsidRPr="00A27748" w14:paraId="13E0B1A2" w14:textId="77777777" w:rsidTr="005F5F32">
        <w:tc>
          <w:tcPr>
            <w:tcW w:w="1242" w:type="dxa"/>
          </w:tcPr>
          <w:p w14:paraId="6F737D59" w14:textId="2E0B412F" w:rsidR="00E04A3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331</w:t>
            </w:r>
          </w:p>
        </w:tc>
        <w:tc>
          <w:tcPr>
            <w:tcW w:w="3119" w:type="dxa"/>
          </w:tcPr>
          <w:p w14:paraId="3C9CA1F0" w14:textId="27767EA1" w:rsidR="00E04A38" w:rsidRPr="00E04A3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hsp16.48::kpc-1a</w:t>
            </w:r>
          </w:p>
        </w:tc>
        <w:tc>
          <w:tcPr>
            <w:tcW w:w="4160" w:type="dxa"/>
          </w:tcPr>
          <w:p w14:paraId="5FFD4F86" w14:textId="77777777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4122C" w:rsidRPr="00A27748" w14:paraId="1509AFD3" w14:textId="77777777" w:rsidTr="005F5F32">
        <w:tc>
          <w:tcPr>
            <w:tcW w:w="1242" w:type="dxa"/>
          </w:tcPr>
          <w:p w14:paraId="0647712D" w14:textId="2FAADC10" w:rsidR="0054122C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346</w:t>
            </w:r>
          </w:p>
        </w:tc>
        <w:tc>
          <w:tcPr>
            <w:tcW w:w="3119" w:type="dxa"/>
          </w:tcPr>
          <w:p w14:paraId="7DCD8437" w14:textId="48C9244F" w:rsidR="0054122C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hsp16.48::dma-1</w:t>
            </w:r>
          </w:p>
        </w:tc>
        <w:tc>
          <w:tcPr>
            <w:tcW w:w="4160" w:type="dxa"/>
          </w:tcPr>
          <w:p w14:paraId="50562D03" w14:textId="77777777" w:rsidR="0054122C" w:rsidRPr="00A27748" w:rsidRDefault="0054122C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04A38" w:rsidRPr="00A27748" w14:paraId="476DDAC9" w14:textId="77777777" w:rsidTr="005F5F32">
        <w:tc>
          <w:tcPr>
            <w:tcW w:w="1242" w:type="dxa"/>
          </w:tcPr>
          <w:p w14:paraId="5562882A" w14:textId="00674F5B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OL020</w:t>
            </w:r>
          </w:p>
        </w:tc>
        <w:tc>
          <w:tcPr>
            <w:tcW w:w="3119" w:type="dxa"/>
          </w:tcPr>
          <w:p w14:paraId="400E8FA5" w14:textId="62684FA4" w:rsidR="00E04A38" w:rsidRPr="00E04A3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ser2prom3::</w:t>
            </w:r>
            <w:proofErr w:type="spellStart"/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myr-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gfp</w:t>
            </w:r>
            <w:proofErr w:type="spellEnd"/>
          </w:p>
        </w:tc>
        <w:tc>
          <w:tcPr>
            <w:tcW w:w="4160" w:type="dxa"/>
          </w:tcPr>
          <w:p w14:paraId="09A9855C" w14:textId="77777777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04A38" w:rsidRPr="00A27748" w14:paraId="52A1A4F0" w14:textId="77777777" w:rsidTr="005F5F32">
        <w:tc>
          <w:tcPr>
            <w:tcW w:w="1242" w:type="dxa"/>
          </w:tcPr>
          <w:p w14:paraId="5C6F2BFB" w14:textId="40D8F787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pWZ54</w:t>
            </w:r>
          </w:p>
        </w:tc>
        <w:tc>
          <w:tcPr>
            <w:tcW w:w="3119" w:type="dxa"/>
          </w:tcPr>
          <w:p w14:paraId="2FF729A8" w14:textId="42894FA2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ser2prom3::hpo-30::</w:t>
            </w:r>
            <w:proofErr w:type="spellStart"/>
            <w:r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gfp</w:t>
            </w:r>
            <w:proofErr w:type="spellEnd"/>
          </w:p>
        </w:tc>
        <w:tc>
          <w:tcPr>
            <w:tcW w:w="4160" w:type="dxa"/>
          </w:tcPr>
          <w:p w14:paraId="3805D3F8" w14:textId="77777777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04A38" w:rsidRPr="00336CF4" w14:paraId="4D33B74C" w14:textId="77777777" w:rsidTr="005F5F32">
        <w:tc>
          <w:tcPr>
            <w:tcW w:w="1242" w:type="dxa"/>
          </w:tcPr>
          <w:p w14:paraId="1E416ED8" w14:textId="090A3907" w:rsidR="00E04A38" w:rsidRPr="00336CF4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pWZ55</w:t>
            </w:r>
          </w:p>
        </w:tc>
        <w:tc>
          <w:tcPr>
            <w:tcW w:w="3119" w:type="dxa"/>
          </w:tcPr>
          <w:p w14:paraId="4F461E46" w14:textId="25ED0F63" w:rsidR="00E04A38" w:rsidRPr="00336CF4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ser2prom3::dma-1::</w:t>
            </w:r>
            <w:proofErr w:type="spellStart"/>
            <w:r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gfp</w:t>
            </w:r>
            <w:proofErr w:type="spellEnd"/>
          </w:p>
        </w:tc>
        <w:tc>
          <w:tcPr>
            <w:tcW w:w="4160" w:type="dxa"/>
          </w:tcPr>
          <w:p w14:paraId="50043A0C" w14:textId="77777777" w:rsidR="00E04A38" w:rsidRPr="00336CF4" w:rsidRDefault="00E04A38" w:rsidP="00F27E78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</w:tr>
      <w:tr w:rsidR="00E04A38" w:rsidRPr="00A27748" w14:paraId="0F001CE9" w14:textId="77777777" w:rsidTr="005F5F32">
        <w:tc>
          <w:tcPr>
            <w:tcW w:w="1242" w:type="dxa"/>
          </w:tcPr>
          <w:p w14:paraId="540BCFC0" w14:textId="0903F191" w:rsidR="00E04A38" w:rsidRPr="00336CF4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XD156</w:t>
            </w:r>
          </w:p>
        </w:tc>
        <w:tc>
          <w:tcPr>
            <w:tcW w:w="3119" w:type="dxa"/>
          </w:tcPr>
          <w:p w14:paraId="642DDD3A" w14:textId="61663C63" w:rsidR="00E04A38" w:rsidRPr="00336CF4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ser2prom3::kpc-1a</w:t>
            </w:r>
          </w:p>
        </w:tc>
        <w:tc>
          <w:tcPr>
            <w:tcW w:w="4160" w:type="dxa"/>
          </w:tcPr>
          <w:p w14:paraId="4E8CEA2A" w14:textId="77777777" w:rsidR="00E04A38" w:rsidRPr="00830F2D" w:rsidRDefault="00E04A38" w:rsidP="00F27E78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</w:tr>
      <w:tr w:rsidR="00E04A38" w:rsidRPr="00A27748" w14:paraId="315CDEED" w14:textId="77777777" w:rsidTr="005F5F32">
        <w:tc>
          <w:tcPr>
            <w:tcW w:w="1242" w:type="dxa"/>
          </w:tcPr>
          <w:p w14:paraId="1261CD58" w14:textId="49D647B6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OL071</w:t>
            </w:r>
          </w:p>
        </w:tc>
        <w:tc>
          <w:tcPr>
            <w:tcW w:w="3119" w:type="dxa"/>
          </w:tcPr>
          <w:p w14:paraId="4D0F735F" w14:textId="134F3BF0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nhr-81::sax-7s</w:t>
            </w:r>
          </w:p>
        </w:tc>
        <w:tc>
          <w:tcPr>
            <w:tcW w:w="4160" w:type="dxa"/>
          </w:tcPr>
          <w:p w14:paraId="64C9EB83" w14:textId="77777777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04A38" w:rsidRPr="00A27748" w14:paraId="2B775EA5" w14:textId="77777777" w:rsidTr="005F5F32">
        <w:tc>
          <w:tcPr>
            <w:tcW w:w="1242" w:type="dxa"/>
          </w:tcPr>
          <w:p w14:paraId="52E0F7DF" w14:textId="6058F180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 w:hint="eastAsia"/>
                <w:sz w:val="24"/>
                <w:szCs w:val="24"/>
              </w:rPr>
              <w:t>XD69</w:t>
            </w:r>
          </w:p>
        </w:tc>
        <w:tc>
          <w:tcPr>
            <w:tcW w:w="3119" w:type="dxa"/>
          </w:tcPr>
          <w:p w14:paraId="1B9214AF" w14:textId="56A63127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nhr-81</w:t>
            </w: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:</w:t>
            </w: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mnr-1</w:t>
            </w:r>
          </w:p>
        </w:tc>
        <w:tc>
          <w:tcPr>
            <w:tcW w:w="4160" w:type="dxa"/>
          </w:tcPr>
          <w:p w14:paraId="4E303BEA" w14:textId="77777777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04A38" w:rsidRPr="00A27748" w14:paraId="49C0CF79" w14:textId="77777777" w:rsidTr="005F5F32">
        <w:tc>
          <w:tcPr>
            <w:tcW w:w="1242" w:type="dxa"/>
          </w:tcPr>
          <w:p w14:paraId="1D76A33B" w14:textId="427D6BED" w:rsidR="00E04A38" w:rsidRPr="00A27748" w:rsidRDefault="00E04A38" w:rsidP="005163C7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XD</w:t>
            </w:r>
            <w:r w:rsidR="005163C7">
              <w:rPr>
                <w:rFonts w:ascii="Times New Roman" w:hAnsi="Times New Roman" w:cs="Times New Roman"/>
                <w:sz w:val="24"/>
                <w:szCs w:val="24"/>
              </w:rPr>
              <w:t>380</w:t>
            </w:r>
          </w:p>
        </w:tc>
        <w:tc>
          <w:tcPr>
            <w:tcW w:w="3119" w:type="dxa"/>
          </w:tcPr>
          <w:p w14:paraId="6B60C641" w14:textId="79FA3754" w:rsidR="00E04A38" w:rsidRPr="00A27748" w:rsidRDefault="00E04A38" w:rsidP="00662847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ser2prom3::kpc-1</w:t>
            </w:r>
            <w:r w:rsidR="005163C7" w:rsidRPr="005163C7">
              <w:rPr>
                <w:rFonts w:ascii="Symbol" w:hAnsi="Symbol" w:cs="Times New Roman"/>
                <w:i/>
                <w:sz w:val="24"/>
                <w:szCs w:val="24"/>
              </w:rPr>
              <w:t></w:t>
            </w:r>
            <w:r w:rsidR="00662847" w:rsidRPr="00662847">
              <w:rPr>
                <w:rFonts w:ascii="Times New Roman" w:hAnsi="Times New Roman" w:cs="Times New Roman"/>
                <w:i/>
                <w:sz w:val="24"/>
                <w:szCs w:val="24"/>
              </w:rPr>
              <w:t>P</w:t>
            </w:r>
            <w:r w:rsidR="005163C7" w:rsidRPr="00662847">
              <w:rPr>
                <w:rFonts w:ascii="Times New Roman" w:hAnsi="Times New Roman" w:cs="Times New Roman"/>
                <w:i/>
                <w:sz w:val="24"/>
                <w:szCs w:val="24"/>
              </w:rPr>
              <w:t>r</w:t>
            </w:r>
            <w:r w:rsidR="005163C7">
              <w:rPr>
                <w:rFonts w:ascii="Times New Roman" w:hAnsi="Times New Roman" w:cs="Times New Roman"/>
                <w:i/>
                <w:sz w:val="24"/>
                <w:szCs w:val="24"/>
              </w:rPr>
              <w:t>o</w:t>
            </w:r>
          </w:p>
        </w:tc>
        <w:tc>
          <w:tcPr>
            <w:tcW w:w="4160" w:type="dxa"/>
          </w:tcPr>
          <w:p w14:paraId="7AA291D0" w14:textId="19B5BFC9" w:rsidR="00E04A38" w:rsidRPr="00A27748" w:rsidRDefault="005163C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ack amino acids 37-144</w:t>
            </w:r>
          </w:p>
        </w:tc>
      </w:tr>
      <w:tr w:rsidR="00E04A38" w:rsidRPr="00A27748" w14:paraId="15E0212A" w14:textId="77777777" w:rsidTr="005F5F32">
        <w:tc>
          <w:tcPr>
            <w:tcW w:w="1242" w:type="dxa"/>
          </w:tcPr>
          <w:p w14:paraId="04E438FD" w14:textId="342F5E01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pWZ99</w:t>
            </w:r>
          </w:p>
        </w:tc>
        <w:tc>
          <w:tcPr>
            <w:tcW w:w="3119" w:type="dxa"/>
          </w:tcPr>
          <w:p w14:paraId="426B0831" w14:textId="5293EF6D" w:rsidR="00E04A38" w:rsidRPr="00A27748" w:rsidRDefault="008D730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ser2prom3::dma-1</w:t>
            </w:r>
            <w:r w:rsidR="00E04A38" w:rsidRPr="00336CF4">
              <w:rPr>
                <w:rFonts w:ascii="Symbol" w:hAnsi="Symbol" w:cs="Times New Roman"/>
                <w:i/>
                <w:sz w:val="24"/>
                <w:szCs w:val="24"/>
              </w:rPr>
              <w:t></w:t>
            </w:r>
            <w:r w:rsidR="00E04A38"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cyto</w:t>
            </w:r>
          </w:p>
        </w:tc>
        <w:tc>
          <w:tcPr>
            <w:tcW w:w="4160" w:type="dxa"/>
          </w:tcPr>
          <w:p w14:paraId="1F26282E" w14:textId="41935740" w:rsidR="00E04A38" w:rsidRPr="00A27748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Last 68 amino acids deleted</w:t>
            </w:r>
          </w:p>
        </w:tc>
      </w:tr>
      <w:tr w:rsidR="00E04A38" w:rsidRPr="00336CF4" w14:paraId="1D6CD5AF" w14:textId="77777777" w:rsidTr="005F5F32">
        <w:tc>
          <w:tcPr>
            <w:tcW w:w="1242" w:type="dxa"/>
          </w:tcPr>
          <w:p w14:paraId="5265016D" w14:textId="757A0DEB" w:rsidR="00E04A38" w:rsidRPr="00336CF4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pXD38</w:t>
            </w:r>
          </w:p>
        </w:tc>
        <w:tc>
          <w:tcPr>
            <w:tcW w:w="3119" w:type="dxa"/>
          </w:tcPr>
          <w:p w14:paraId="07F4A325" w14:textId="2EF34C83" w:rsidR="00E04A38" w:rsidRPr="00336CF4" w:rsidRDefault="00E04A38" w:rsidP="00336CF4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mec-17::sax-7s::</w:t>
            </w:r>
            <w:proofErr w:type="spellStart"/>
            <w:r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yfp</w:t>
            </w:r>
            <w:proofErr w:type="spellEnd"/>
          </w:p>
        </w:tc>
        <w:tc>
          <w:tcPr>
            <w:tcW w:w="4160" w:type="dxa"/>
          </w:tcPr>
          <w:p w14:paraId="4F236F2C" w14:textId="46CB1601" w:rsidR="00E04A38" w:rsidRPr="00336CF4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04A38" w:rsidRPr="00336CF4" w14:paraId="0894EDBB" w14:textId="77777777" w:rsidTr="005F5F32">
        <w:tc>
          <w:tcPr>
            <w:tcW w:w="1242" w:type="dxa"/>
          </w:tcPr>
          <w:p w14:paraId="734E6739" w14:textId="4D6E4C51" w:rsidR="00E04A38" w:rsidRPr="00336CF4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pXD86</w:t>
            </w:r>
          </w:p>
        </w:tc>
        <w:tc>
          <w:tcPr>
            <w:tcW w:w="3119" w:type="dxa"/>
          </w:tcPr>
          <w:p w14:paraId="21DAEEF1" w14:textId="1965753C" w:rsidR="00E04A38" w:rsidRPr="00336CF4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36CF4"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 w:rsidRPr="00336CF4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mec-17::mnr-1</w:t>
            </w:r>
          </w:p>
        </w:tc>
        <w:tc>
          <w:tcPr>
            <w:tcW w:w="4160" w:type="dxa"/>
          </w:tcPr>
          <w:p w14:paraId="670D697E" w14:textId="77777777" w:rsidR="00E04A38" w:rsidRPr="00336CF4" w:rsidRDefault="00E04A38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</w:tr>
      <w:tr w:rsidR="00E04A38" w:rsidRPr="00A27748" w14:paraId="2A521373" w14:textId="77777777" w:rsidTr="005F5F32">
        <w:tc>
          <w:tcPr>
            <w:tcW w:w="1242" w:type="dxa"/>
          </w:tcPr>
          <w:p w14:paraId="5470C213" w14:textId="6154DF98" w:rsidR="00E04A38" w:rsidRPr="00336CF4" w:rsidRDefault="00BB6176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302</w:t>
            </w:r>
          </w:p>
        </w:tc>
        <w:tc>
          <w:tcPr>
            <w:tcW w:w="3119" w:type="dxa"/>
          </w:tcPr>
          <w:p w14:paraId="04D23403" w14:textId="72CD6F8A" w:rsidR="00E04A38" w:rsidRPr="00BB6176" w:rsidRDefault="00BB6176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ser2prom3::dma-1</w:t>
            </w:r>
            <w:r w:rsidRPr="00BB6176">
              <w:rPr>
                <w:rFonts w:ascii="Symbol" w:hAnsi="Symbol" w:cs="Times New Roman"/>
                <w:i/>
                <w:sz w:val="24"/>
                <w:szCs w:val="24"/>
              </w:rPr>
              <w:t>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cyto::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gfp</w:t>
            </w:r>
            <w:proofErr w:type="spellEnd"/>
          </w:p>
        </w:tc>
        <w:tc>
          <w:tcPr>
            <w:tcW w:w="4160" w:type="dxa"/>
          </w:tcPr>
          <w:p w14:paraId="0F221A27" w14:textId="4E3D011C" w:rsidR="00E04A38" w:rsidRPr="00BB6176" w:rsidRDefault="00BB6176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ntire cytosolic domain truncated except the first 3 amino acids after TM</w:t>
            </w:r>
          </w:p>
        </w:tc>
      </w:tr>
    </w:tbl>
    <w:p w14:paraId="29C0EEFB" w14:textId="77777777" w:rsidR="00257FC4" w:rsidRPr="00A27748" w:rsidRDefault="00A27748" w:rsidP="005F5F32">
      <w:pPr>
        <w:pStyle w:val="ListParagraph"/>
        <w:numPr>
          <w:ilvl w:val="0"/>
          <w:numId w:val="5"/>
        </w:numPr>
        <w:spacing w:line="276" w:lineRule="auto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 w:rsidRPr="00A27748">
        <w:rPr>
          <w:rFonts w:ascii="Times New Roman" w:hAnsi="Times New Roman" w:cs="Times New Roman" w:hint="eastAsia"/>
          <w:sz w:val="24"/>
          <w:szCs w:val="24"/>
        </w:rPr>
        <w:t xml:space="preserve">Plasmids for </w:t>
      </w:r>
      <w:r w:rsidRPr="00A27748">
        <w:rPr>
          <w:rFonts w:ascii="Times New Roman" w:hAnsi="Times New Roman" w:cs="Times New Roman" w:hint="eastAsia"/>
          <w:i/>
          <w:sz w:val="24"/>
          <w:szCs w:val="24"/>
        </w:rPr>
        <w:t>Drosophila</w:t>
      </w:r>
      <w:r w:rsidR="00257FC4" w:rsidRPr="00A27748">
        <w:rPr>
          <w:rFonts w:ascii="Times New Roman" w:hAnsi="Times New Roman" w:cs="Times New Roman"/>
          <w:sz w:val="24"/>
          <w:szCs w:val="24"/>
        </w:rPr>
        <w:t xml:space="preserve"> S2 cell transfec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261"/>
        <w:gridCol w:w="4261"/>
      </w:tblGrid>
      <w:tr w:rsidR="00CC1126" w:rsidRPr="00A27748" w14:paraId="324695C9" w14:textId="77777777" w:rsidTr="00CC1126">
        <w:tc>
          <w:tcPr>
            <w:tcW w:w="4261" w:type="dxa"/>
          </w:tcPr>
          <w:p w14:paraId="699CE29B" w14:textId="77777777" w:rsidR="00CC1126" w:rsidRPr="00A27748" w:rsidRDefault="005920B4" w:rsidP="005F5F3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b/>
                <w:sz w:val="24"/>
                <w:szCs w:val="24"/>
              </w:rPr>
              <w:t>Plasmid</w:t>
            </w:r>
          </w:p>
        </w:tc>
        <w:tc>
          <w:tcPr>
            <w:tcW w:w="4261" w:type="dxa"/>
          </w:tcPr>
          <w:p w14:paraId="42AE42D4" w14:textId="77777777" w:rsidR="00CC1126" w:rsidRPr="00A27748" w:rsidRDefault="005920B4" w:rsidP="005F5F3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b/>
                <w:sz w:val="24"/>
                <w:szCs w:val="24"/>
              </w:rPr>
              <w:t>Description</w:t>
            </w:r>
          </w:p>
        </w:tc>
      </w:tr>
      <w:tr w:rsidR="00CC1126" w:rsidRPr="00A27748" w14:paraId="32417791" w14:textId="77777777" w:rsidTr="00CC1126">
        <w:tc>
          <w:tcPr>
            <w:tcW w:w="4261" w:type="dxa"/>
          </w:tcPr>
          <w:p w14:paraId="58ED0088" w14:textId="77777777" w:rsidR="00CC1126" w:rsidRPr="00A27748" w:rsidRDefault="005920B4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XD49</w:t>
            </w:r>
          </w:p>
        </w:tc>
        <w:tc>
          <w:tcPr>
            <w:tcW w:w="4261" w:type="dxa"/>
          </w:tcPr>
          <w:p w14:paraId="173A4A4F" w14:textId="77777777" w:rsidR="00CC1126" w:rsidRPr="00A27748" w:rsidRDefault="00760B10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a</w:t>
            </w:r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ctin</w:t>
            </w:r>
            <w:proofErr w:type="spellEnd"/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::sax-7s::</w:t>
            </w:r>
            <w:proofErr w:type="spellStart"/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gfp</w:t>
            </w:r>
            <w:proofErr w:type="spellEnd"/>
          </w:p>
        </w:tc>
      </w:tr>
      <w:tr w:rsidR="00CC1126" w:rsidRPr="00A27748" w14:paraId="285E1F4D" w14:textId="77777777" w:rsidTr="00CC1126">
        <w:tc>
          <w:tcPr>
            <w:tcW w:w="4261" w:type="dxa"/>
          </w:tcPr>
          <w:p w14:paraId="1494B85D" w14:textId="77777777" w:rsidR="00CC1126" w:rsidRPr="00A27748" w:rsidRDefault="005920B4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XD54</w:t>
            </w:r>
          </w:p>
        </w:tc>
        <w:tc>
          <w:tcPr>
            <w:tcW w:w="4261" w:type="dxa"/>
          </w:tcPr>
          <w:p w14:paraId="28719497" w14:textId="77777777" w:rsidR="00CC1126" w:rsidRPr="00A27748" w:rsidRDefault="00760B10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a</w:t>
            </w:r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ctin</w:t>
            </w:r>
            <w:proofErr w:type="spellEnd"/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::dma-1::</w:t>
            </w:r>
            <w:proofErr w:type="spellStart"/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rfp</w:t>
            </w:r>
            <w:proofErr w:type="spellEnd"/>
          </w:p>
        </w:tc>
      </w:tr>
      <w:tr w:rsidR="005163C7" w:rsidRPr="00A27748" w14:paraId="5FEDEC1F" w14:textId="77777777" w:rsidTr="00CC1126">
        <w:tc>
          <w:tcPr>
            <w:tcW w:w="4261" w:type="dxa"/>
          </w:tcPr>
          <w:p w14:paraId="0E94BD92" w14:textId="4588467D" w:rsidR="005163C7" w:rsidRPr="00A27748" w:rsidRDefault="005163C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55</w:t>
            </w:r>
          </w:p>
        </w:tc>
        <w:tc>
          <w:tcPr>
            <w:tcW w:w="4261" w:type="dxa"/>
          </w:tcPr>
          <w:p w14:paraId="7B394A8D" w14:textId="15A205AC" w:rsidR="005163C7" w:rsidRPr="005163C7" w:rsidRDefault="005163C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actin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::dma-1::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Myc</w:t>
            </w:r>
            <w:proofErr w:type="spellEnd"/>
          </w:p>
        </w:tc>
      </w:tr>
      <w:tr w:rsidR="00CC1126" w:rsidRPr="00A27748" w14:paraId="5FCE401E" w14:textId="77777777" w:rsidTr="00CC1126">
        <w:tc>
          <w:tcPr>
            <w:tcW w:w="4261" w:type="dxa"/>
          </w:tcPr>
          <w:p w14:paraId="3DE39A86" w14:textId="77777777" w:rsidR="00CC1126" w:rsidRPr="00A27748" w:rsidRDefault="005920B4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XD85</w:t>
            </w:r>
          </w:p>
        </w:tc>
        <w:tc>
          <w:tcPr>
            <w:tcW w:w="4261" w:type="dxa"/>
          </w:tcPr>
          <w:p w14:paraId="5FABE071" w14:textId="77777777" w:rsidR="00CC1126" w:rsidRPr="00A27748" w:rsidRDefault="00760B10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a</w:t>
            </w:r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ctin</w:t>
            </w:r>
            <w:proofErr w:type="spellEnd"/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::mnr-1::</w:t>
            </w:r>
            <w:proofErr w:type="spellStart"/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gfp</w:t>
            </w:r>
            <w:proofErr w:type="spellEnd"/>
          </w:p>
        </w:tc>
      </w:tr>
      <w:tr w:rsidR="005F5F32" w:rsidRPr="00A27748" w14:paraId="277B46EA" w14:textId="77777777" w:rsidTr="00CC1126">
        <w:tc>
          <w:tcPr>
            <w:tcW w:w="4261" w:type="dxa"/>
          </w:tcPr>
          <w:p w14:paraId="067E9C6A" w14:textId="77777777" w:rsidR="005F5F32" w:rsidRPr="00A27748" w:rsidRDefault="005F5F32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XD199</w:t>
            </w:r>
          </w:p>
        </w:tc>
        <w:tc>
          <w:tcPr>
            <w:tcW w:w="4261" w:type="dxa"/>
          </w:tcPr>
          <w:p w14:paraId="424335FF" w14:textId="77777777" w:rsidR="005F5F32" w:rsidRPr="005F5F32" w:rsidRDefault="005F5F32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actin</w:t>
            </w:r>
            <w:proofErr w:type="spellEnd"/>
            <w:r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::kpc-1::</w:t>
            </w:r>
            <w:proofErr w:type="spellStart"/>
            <w:r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gfp</w:t>
            </w:r>
            <w:proofErr w:type="spellEnd"/>
          </w:p>
        </w:tc>
      </w:tr>
      <w:tr w:rsidR="005163C7" w:rsidRPr="00A27748" w14:paraId="60A8B8D9" w14:textId="77777777" w:rsidTr="00CC1126">
        <w:tc>
          <w:tcPr>
            <w:tcW w:w="4261" w:type="dxa"/>
          </w:tcPr>
          <w:p w14:paraId="0A457DDC" w14:textId="43C8510C" w:rsidR="005163C7" w:rsidRDefault="005163C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207</w:t>
            </w:r>
          </w:p>
        </w:tc>
        <w:tc>
          <w:tcPr>
            <w:tcW w:w="4261" w:type="dxa"/>
          </w:tcPr>
          <w:p w14:paraId="26FA0544" w14:textId="5CBAD3C2" w:rsidR="005163C7" w:rsidRPr="005C229F" w:rsidRDefault="005163C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5C229F">
              <w:rPr>
                <w:rFonts w:ascii="Times New Roman" w:hAnsi="Times New Roman" w:cs="Times New Roman"/>
                <w:i/>
                <w:sz w:val="24"/>
                <w:szCs w:val="24"/>
              </w:rPr>
              <w:t>actin</w:t>
            </w:r>
            <w:proofErr w:type="spellEnd"/>
            <w:r w:rsidR="005C229F">
              <w:rPr>
                <w:rFonts w:ascii="Times New Roman" w:hAnsi="Times New Roman" w:cs="Times New Roman"/>
                <w:i/>
                <w:sz w:val="24"/>
                <w:szCs w:val="24"/>
              </w:rPr>
              <w:t>::kpc-1::HA</w:t>
            </w:r>
          </w:p>
        </w:tc>
      </w:tr>
      <w:tr w:rsidR="00CC1126" w:rsidRPr="00A27748" w14:paraId="01C2F666" w14:textId="77777777" w:rsidTr="00CC1126">
        <w:tc>
          <w:tcPr>
            <w:tcW w:w="4261" w:type="dxa"/>
          </w:tcPr>
          <w:p w14:paraId="3F5C393A" w14:textId="53F0D452" w:rsidR="00CC1126" w:rsidRPr="00A27748" w:rsidRDefault="005163C7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XD368</w:t>
            </w:r>
          </w:p>
        </w:tc>
        <w:tc>
          <w:tcPr>
            <w:tcW w:w="4261" w:type="dxa"/>
          </w:tcPr>
          <w:p w14:paraId="500C4514" w14:textId="40D5AEF0" w:rsidR="00CC1126" w:rsidRPr="00A27748" w:rsidRDefault="00760B10" w:rsidP="005163C7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a</w:t>
            </w:r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ctin</w:t>
            </w:r>
            <w:proofErr w:type="spellEnd"/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::</w:t>
            </w:r>
            <w:r w:rsidR="005163C7">
              <w:rPr>
                <w:rFonts w:ascii="Times New Roman" w:hAnsi="Times New Roman" w:cs="Times New Roman"/>
                <w:i/>
                <w:sz w:val="24"/>
                <w:szCs w:val="24"/>
              </w:rPr>
              <w:t>kpc-1R136AR143A</w:t>
            </w:r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::HA</w:t>
            </w:r>
          </w:p>
        </w:tc>
      </w:tr>
      <w:tr w:rsidR="00CC1126" w:rsidRPr="00A27748" w14:paraId="7B055E62" w14:textId="77777777" w:rsidTr="00CC1126">
        <w:tc>
          <w:tcPr>
            <w:tcW w:w="4261" w:type="dxa"/>
          </w:tcPr>
          <w:p w14:paraId="2F734A46" w14:textId="77777777" w:rsidR="00CC1126" w:rsidRPr="00A27748" w:rsidRDefault="005F5F32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242</w:t>
            </w:r>
          </w:p>
        </w:tc>
        <w:tc>
          <w:tcPr>
            <w:tcW w:w="4261" w:type="dxa"/>
          </w:tcPr>
          <w:p w14:paraId="74F52124" w14:textId="77777777" w:rsidR="00CC1126" w:rsidRPr="00A27748" w:rsidRDefault="00760B10" w:rsidP="005F5F3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a</w:t>
            </w:r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ctin</w:t>
            </w:r>
            <w:proofErr w:type="spellEnd"/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::</w:t>
            </w:r>
            <w:r w:rsidR="005F5F32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mCD8::</w:t>
            </w:r>
            <w:proofErr w:type="spellStart"/>
            <w:r w:rsidR="005F5F32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venus</w:t>
            </w:r>
            <w:proofErr w:type="spellEnd"/>
          </w:p>
        </w:tc>
      </w:tr>
      <w:tr w:rsidR="005920B4" w:rsidRPr="00A27748" w14:paraId="1631663A" w14:textId="77777777" w:rsidTr="00CC1126">
        <w:tc>
          <w:tcPr>
            <w:tcW w:w="4261" w:type="dxa"/>
          </w:tcPr>
          <w:p w14:paraId="1802BCA1" w14:textId="77777777" w:rsidR="005920B4" w:rsidRPr="00A27748" w:rsidRDefault="005F5F32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231</w:t>
            </w:r>
          </w:p>
        </w:tc>
        <w:tc>
          <w:tcPr>
            <w:tcW w:w="4261" w:type="dxa"/>
          </w:tcPr>
          <w:p w14:paraId="3C0B3D09" w14:textId="77777777" w:rsidR="005920B4" w:rsidRPr="00A27748" w:rsidRDefault="00760B10" w:rsidP="00251111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a</w:t>
            </w:r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ctin</w:t>
            </w:r>
            <w:proofErr w:type="spellEnd"/>
            <w:r w:rsidR="005920B4"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::</w:t>
            </w:r>
            <w:r w:rsidR="00251111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kpc-1::</w:t>
            </w:r>
            <w:proofErr w:type="spellStart"/>
            <w:r w:rsidR="00251111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cfp</w:t>
            </w:r>
            <w:proofErr w:type="spellEnd"/>
          </w:p>
        </w:tc>
      </w:tr>
      <w:tr w:rsidR="00C6356E" w:rsidRPr="00A27748" w14:paraId="4D6C3385" w14:textId="77777777" w:rsidTr="00CC1126">
        <w:tc>
          <w:tcPr>
            <w:tcW w:w="4261" w:type="dxa"/>
          </w:tcPr>
          <w:p w14:paraId="002B7E64" w14:textId="77777777" w:rsidR="00C6356E" w:rsidRPr="00A27748" w:rsidRDefault="00251111" w:rsidP="005F5F3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XD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236</w:t>
            </w:r>
          </w:p>
        </w:tc>
        <w:tc>
          <w:tcPr>
            <w:tcW w:w="4261" w:type="dxa"/>
          </w:tcPr>
          <w:p w14:paraId="1F9C621A" w14:textId="77777777" w:rsidR="00C6356E" w:rsidRPr="00A27748" w:rsidRDefault="00C6356E" w:rsidP="00251111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27748">
              <w:rPr>
                <w:rFonts w:ascii="Times New Roman" w:hAnsi="Times New Roman" w:cs="Times New Roman"/>
                <w:sz w:val="24"/>
                <w:szCs w:val="24"/>
              </w:rPr>
              <w:t>Pa</w:t>
            </w:r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ctin</w:t>
            </w:r>
            <w:proofErr w:type="spellEnd"/>
            <w:r w:rsidRPr="00A27748">
              <w:rPr>
                <w:rFonts w:ascii="Times New Roman" w:hAnsi="Times New Roman" w:cs="Times New Roman"/>
                <w:i/>
                <w:sz w:val="24"/>
                <w:szCs w:val="24"/>
              </w:rPr>
              <w:t>::</w:t>
            </w:r>
            <w:proofErr w:type="spellStart"/>
            <w:r w:rsidR="00251111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venus</w:t>
            </w:r>
            <w:proofErr w:type="spellEnd"/>
            <w:r w:rsidR="00251111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::rab-7</w:t>
            </w:r>
          </w:p>
        </w:tc>
      </w:tr>
    </w:tbl>
    <w:p w14:paraId="4B0166C2" w14:textId="77777777" w:rsidR="00251111" w:rsidRDefault="00251111" w:rsidP="005F5F32">
      <w:pPr>
        <w:spacing w:line="276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0FCFFA78" w14:textId="3165A9E6" w:rsidR="00543D31" w:rsidRDefault="00E04A38" w:rsidP="005F5F32">
      <w:pPr>
        <w:spacing w:line="276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A27748">
        <w:rPr>
          <w:rFonts w:ascii="Times New Roman" w:hAnsi="Times New Roman" w:cs="Times New Roman"/>
          <w:b/>
          <w:sz w:val="24"/>
          <w:szCs w:val="24"/>
        </w:rPr>
        <w:t>Table S</w:t>
      </w:r>
      <w:r w:rsidR="00964AD3">
        <w:rPr>
          <w:rFonts w:ascii="Times New Roman" w:hAnsi="Times New Roman" w:cs="Times New Roman"/>
          <w:b/>
          <w:sz w:val="24"/>
          <w:szCs w:val="24"/>
        </w:rPr>
        <w:t>3</w:t>
      </w:r>
      <w:r w:rsidRPr="00A27748">
        <w:rPr>
          <w:rFonts w:ascii="Times New Roman" w:hAnsi="Times New Roman" w:cs="Times New Roman"/>
          <w:b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b/>
          <w:sz w:val="24"/>
          <w:szCs w:val="24"/>
        </w:rPr>
        <w:t>sgRNAs</w:t>
      </w:r>
      <w:proofErr w:type="spellEnd"/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and repair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oligo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for CRISPR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809"/>
        <w:gridCol w:w="1276"/>
        <w:gridCol w:w="5771"/>
      </w:tblGrid>
      <w:tr w:rsidR="0038531B" w:rsidRPr="00A27748" w14:paraId="229E451A" w14:textId="77777777" w:rsidTr="00840B4C">
        <w:tc>
          <w:tcPr>
            <w:tcW w:w="1809" w:type="dxa"/>
          </w:tcPr>
          <w:p w14:paraId="543CF369" w14:textId="2AF0F246" w:rsidR="0038531B" w:rsidRPr="00A27748" w:rsidRDefault="0038531B" w:rsidP="00D34F5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rain</w:t>
            </w:r>
          </w:p>
        </w:tc>
        <w:tc>
          <w:tcPr>
            <w:tcW w:w="1276" w:type="dxa"/>
          </w:tcPr>
          <w:p w14:paraId="0FCBDB20" w14:textId="77777777" w:rsidR="0038531B" w:rsidRPr="00A27748" w:rsidRDefault="0038531B" w:rsidP="00D34F5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771" w:type="dxa"/>
          </w:tcPr>
          <w:p w14:paraId="4152DABC" w14:textId="2226FA79" w:rsidR="0038531B" w:rsidRPr="00A27748" w:rsidRDefault="0038531B" w:rsidP="00D34F52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equence</w:t>
            </w:r>
          </w:p>
        </w:tc>
      </w:tr>
      <w:tr w:rsidR="0038531B" w:rsidRPr="00A27748" w14:paraId="428ADF5D" w14:textId="77777777" w:rsidTr="00840B4C">
        <w:tc>
          <w:tcPr>
            <w:tcW w:w="1809" w:type="dxa"/>
          </w:tcPr>
          <w:p w14:paraId="2CCDB204" w14:textId="2950DEE8" w:rsidR="0038531B" w:rsidRPr="0038531B" w:rsidRDefault="0038531B" w:rsidP="00D34F5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dma-1(wy908)</w:t>
            </w:r>
          </w:p>
        </w:tc>
        <w:tc>
          <w:tcPr>
            <w:tcW w:w="1276" w:type="dxa"/>
          </w:tcPr>
          <w:p w14:paraId="56B0455B" w14:textId="4C63B5F8" w:rsidR="0038531B" w:rsidRPr="00A27748" w:rsidRDefault="0038531B" w:rsidP="00D34F5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gRNA</w:t>
            </w:r>
            <w:proofErr w:type="spellEnd"/>
          </w:p>
        </w:tc>
        <w:tc>
          <w:tcPr>
            <w:tcW w:w="5771" w:type="dxa"/>
          </w:tcPr>
          <w:p w14:paraId="6A330670" w14:textId="3F293598" w:rsidR="0038531B" w:rsidRPr="00A27748" w:rsidRDefault="0038531B" w:rsidP="00D34F5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38531B">
              <w:rPr>
                <w:rFonts w:ascii="Times New Roman" w:hAnsi="Times New Roman" w:cs="Times New Roman"/>
                <w:sz w:val="24"/>
                <w:szCs w:val="24"/>
              </w:rPr>
              <w:t>ttCGTGAGCGACAGTACaa</w:t>
            </w:r>
            <w:proofErr w:type="spellEnd"/>
          </w:p>
        </w:tc>
      </w:tr>
      <w:tr w:rsidR="00840B4C" w:rsidRPr="00A27748" w14:paraId="5617CE62" w14:textId="77777777" w:rsidTr="00840B4C">
        <w:tc>
          <w:tcPr>
            <w:tcW w:w="1809" w:type="dxa"/>
            <w:vMerge w:val="restart"/>
          </w:tcPr>
          <w:p w14:paraId="64A7C31B" w14:textId="720E24A3" w:rsidR="00840B4C" w:rsidRPr="00840B4C" w:rsidRDefault="00840B4C" w:rsidP="00D34F5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dma-1(wy1041)</w:t>
            </w:r>
          </w:p>
        </w:tc>
        <w:tc>
          <w:tcPr>
            <w:tcW w:w="1276" w:type="dxa"/>
          </w:tcPr>
          <w:p w14:paraId="13AC9E47" w14:textId="23A070EF" w:rsidR="00840B4C" w:rsidRPr="00A27748" w:rsidRDefault="00840B4C" w:rsidP="00D34F5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gRNA</w:t>
            </w:r>
            <w:proofErr w:type="spellEnd"/>
          </w:p>
        </w:tc>
        <w:tc>
          <w:tcPr>
            <w:tcW w:w="5771" w:type="dxa"/>
          </w:tcPr>
          <w:p w14:paraId="12F4D839" w14:textId="06633F15" w:rsidR="00840B4C" w:rsidRPr="00A27748" w:rsidRDefault="00840B4C" w:rsidP="00D34F5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840B4C">
              <w:rPr>
                <w:rFonts w:ascii="Times New Roman" w:hAnsi="Times New Roman" w:cs="Times New Roman"/>
                <w:sz w:val="24"/>
                <w:szCs w:val="24"/>
              </w:rPr>
              <w:t>ttCGTGAGCGACAGTACaa</w:t>
            </w:r>
            <w:proofErr w:type="spellEnd"/>
          </w:p>
        </w:tc>
      </w:tr>
      <w:tr w:rsidR="00840B4C" w:rsidRPr="005163C7" w14:paraId="10FEB404" w14:textId="77777777" w:rsidTr="00840B4C">
        <w:tc>
          <w:tcPr>
            <w:tcW w:w="1809" w:type="dxa"/>
            <w:vMerge/>
          </w:tcPr>
          <w:p w14:paraId="6A5570F9" w14:textId="799BFF7F" w:rsidR="00840B4C" w:rsidRPr="00A27748" w:rsidRDefault="00840B4C" w:rsidP="00D34F5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</w:tcPr>
          <w:p w14:paraId="2F61C976" w14:textId="2877B104" w:rsidR="00840B4C" w:rsidRDefault="00840B4C" w:rsidP="00D34F5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epai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ligo</w:t>
            </w:r>
            <w:proofErr w:type="spellEnd"/>
          </w:p>
        </w:tc>
        <w:tc>
          <w:tcPr>
            <w:tcW w:w="5771" w:type="dxa"/>
          </w:tcPr>
          <w:p w14:paraId="6ADBE575" w14:textId="60E3DAE0" w:rsidR="00840B4C" w:rsidRPr="005163C7" w:rsidRDefault="00840B4C" w:rsidP="00D34F5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40B4C">
              <w:rPr>
                <w:rFonts w:ascii="Times New Roman" w:hAnsi="Times New Roman" w:cs="Times New Roman"/>
                <w:sz w:val="24"/>
                <w:szCs w:val="24"/>
              </w:rPr>
              <w:t>ttcttatgattcttggatgcatctatttccttCGTGAGCGtCAaTAtGGCAGCGGATCCGACTACAAGGACGACGATGACAAGGATTAtAAaGAtGACGAcGAtAAaggcagcggaagtaaGggatcatatgtgacacgagaacactctcgaactccactca</w:t>
            </w:r>
          </w:p>
        </w:tc>
      </w:tr>
      <w:tr w:rsidR="00840B4C" w:rsidRPr="00A27748" w14:paraId="2C09DE9E" w14:textId="77777777" w:rsidTr="00840B4C">
        <w:tc>
          <w:tcPr>
            <w:tcW w:w="1809" w:type="dxa"/>
            <w:vMerge w:val="restart"/>
          </w:tcPr>
          <w:p w14:paraId="164CB055" w14:textId="2812A3B4" w:rsidR="00840B4C" w:rsidRPr="00A27748" w:rsidRDefault="00840B4C" w:rsidP="00D34F5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kpc-1(wy1060)</w:t>
            </w:r>
          </w:p>
        </w:tc>
        <w:tc>
          <w:tcPr>
            <w:tcW w:w="1276" w:type="dxa"/>
          </w:tcPr>
          <w:p w14:paraId="5A41E2EC" w14:textId="6E1F03B5" w:rsidR="00840B4C" w:rsidRPr="00A27748" w:rsidRDefault="00840B4C" w:rsidP="00D34F5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gRNA</w:t>
            </w:r>
            <w:proofErr w:type="spellEnd"/>
          </w:p>
        </w:tc>
        <w:tc>
          <w:tcPr>
            <w:tcW w:w="5771" w:type="dxa"/>
          </w:tcPr>
          <w:p w14:paraId="17156D2C" w14:textId="05D827CA" w:rsidR="00840B4C" w:rsidRPr="00A27748" w:rsidRDefault="00840B4C" w:rsidP="00D34F5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40B4C">
              <w:rPr>
                <w:rFonts w:ascii="Times New Roman" w:hAnsi="Times New Roman" w:cs="Times New Roman"/>
                <w:sz w:val="24"/>
                <w:szCs w:val="24"/>
              </w:rPr>
              <w:t>GGAACAGCAAGTGGCGAAG</w:t>
            </w:r>
          </w:p>
        </w:tc>
      </w:tr>
      <w:tr w:rsidR="00840B4C" w:rsidRPr="005F5F32" w14:paraId="40DC7217" w14:textId="77777777" w:rsidTr="00840B4C">
        <w:tc>
          <w:tcPr>
            <w:tcW w:w="1809" w:type="dxa"/>
            <w:vMerge/>
          </w:tcPr>
          <w:p w14:paraId="11AE1EA1" w14:textId="44B581AC" w:rsidR="00840B4C" w:rsidRPr="00840B4C" w:rsidRDefault="00840B4C" w:rsidP="00D34F5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1276" w:type="dxa"/>
          </w:tcPr>
          <w:p w14:paraId="47C093E5" w14:textId="4E4440AE" w:rsidR="00840B4C" w:rsidRDefault="00840B4C" w:rsidP="00D34F52">
            <w:pPr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epai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ligo</w:t>
            </w:r>
            <w:proofErr w:type="spellEnd"/>
          </w:p>
        </w:tc>
        <w:tc>
          <w:tcPr>
            <w:tcW w:w="5771" w:type="dxa"/>
          </w:tcPr>
          <w:p w14:paraId="5FD9C80D" w14:textId="4FE9502C" w:rsidR="00840B4C" w:rsidRPr="005F5F32" w:rsidRDefault="00840B4C" w:rsidP="00D34F52">
            <w:pPr>
              <w:spacing w:line="276" w:lineRule="auto"/>
              <w:jc w:val="lef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40B4C">
              <w:rPr>
                <w:rFonts w:ascii="Times New Roman" w:hAnsi="Times New Roman" w:cs="Times New Roman"/>
                <w:sz w:val="24"/>
                <w:szCs w:val="24"/>
              </w:rPr>
              <w:t>GGAAGATGTCATGTGGATGGAACAGCAAGTGGCGAAGCGAgcAGTGAAAAGAGGATATCGAgcGATTCGACGACATACTGATGATAATGATATTTTTGAAGAGGATGATGATG</w:t>
            </w:r>
          </w:p>
        </w:tc>
      </w:tr>
    </w:tbl>
    <w:p w14:paraId="6A5EDC79" w14:textId="77777777" w:rsidR="0038531B" w:rsidRDefault="0038531B" w:rsidP="005F5F32">
      <w:pPr>
        <w:spacing w:line="276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7E4D5C0E" w14:textId="227B782A" w:rsidR="007C35CB" w:rsidRPr="00A27748" w:rsidRDefault="007C35CB" w:rsidP="00DD555C">
      <w:pPr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sectPr w:rsidR="007C35CB" w:rsidRPr="00A27748" w:rsidSect="00C66977">
      <w:pgSz w:w="12240" w:h="15840" w:code="1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A2397CC" w14:textId="77777777" w:rsidR="00653391" w:rsidRDefault="00653391" w:rsidP="009971C3">
      <w:r>
        <w:separator/>
      </w:r>
    </w:p>
  </w:endnote>
  <w:endnote w:type="continuationSeparator" w:id="0">
    <w:p w14:paraId="4CA55F3B" w14:textId="77777777" w:rsidR="00653391" w:rsidRDefault="00653391" w:rsidP="009971C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1A662A0" w14:textId="77777777" w:rsidR="00653391" w:rsidRDefault="00653391" w:rsidP="009971C3">
      <w:r>
        <w:separator/>
      </w:r>
    </w:p>
  </w:footnote>
  <w:footnote w:type="continuationSeparator" w:id="0">
    <w:p w14:paraId="2B74B5D9" w14:textId="77777777" w:rsidR="00653391" w:rsidRDefault="00653391" w:rsidP="009971C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351A26"/>
    <w:multiLevelType w:val="hybridMultilevel"/>
    <w:tmpl w:val="C6A42090"/>
    <w:lvl w:ilvl="0" w:tplc="D74E7958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16282579"/>
    <w:multiLevelType w:val="hybridMultilevel"/>
    <w:tmpl w:val="C5640CAE"/>
    <w:lvl w:ilvl="0" w:tplc="FE9E833A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25002200"/>
    <w:multiLevelType w:val="hybridMultilevel"/>
    <w:tmpl w:val="D7161274"/>
    <w:lvl w:ilvl="0" w:tplc="8692216E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255036DA"/>
    <w:multiLevelType w:val="hybridMultilevel"/>
    <w:tmpl w:val="D7603F18"/>
    <w:lvl w:ilvl="0" w:tplc="F7622ACA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2826755B"/>
    <w:multiLevelType w:val="hybridMultilevel"/>
    <w:tmpl w:val="B750247E"/>
    <w:lvl w:ilvl="0" w:tplc="D75A412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39C21236"/>
    <w:multiLevelType w:val="hybridMultilevel"/>
    <w:tmpl w:val="35CAD184"/>
    <w:lvl w:ilvl="0" w:tplc="5ED8DAD8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439A2F6E"/>
    <w:multiLevelType w:val="hybridMultilevel"/>
    <w:tmpl w:val="A9E2E622"/>
    <w:lvl w:ilvl="0" w:tplc="3034A3AC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3"/>
  </w:num>
  <w:num w:numId="2">
    <w:abstractNumId w:val="1"/>
  </w:num>
  <w:num w:numId="3">
    <w:abstractNumId w:val="6"/>
  </w:num>
  <w:num w:numId="4">
    <w:abstractNumId w:val="4"/>
  </w:num>
  <w:num w:numId="5">
    <w:abstractNumId w:val="2"/>
  </w:num>
  <w:num w:numId="6">
    <w:abstractNumId w:val="5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5rtaaezd9sf9qes9vo5dvxnt59ae9a92a92&quot;&gt;kpc-1&lt;record-ids&gt;&lt;item&gt;14&lt;/item&gt;&lt;item&gt;44&lt;/item&gt;&lt;/record-ids&gt;&lt;/item&gt;&lt;/Libraries&gt;"/>
  </w:docVars>
  <w:rsids>
    <w:rsidRoot w:val="00BE1597"/>
    <w:rsid w:val="000068A8"/>
    <w:rsid w:val="0001740D"/>
    <w:rsid w:val="00021BFC"/>
    <w:rsid w:val="00024823"/>
    <w:rsid w:val="0002696A"/>
    <w:rsid w:val="00031B8E"/>
    <w:rsid w:val="000330B2"/>
    <w:rsid w:val="000432CD"/>
    <w:rsid w:val="0004725F"/>
    <w:rsid w:val="00053946"/>
    <w:rsid w:val="00063CC1"/>
    <w:rsid w:val="000746D6"/>
    <w:rsid w:val="00080DD3"/>
    <w:rsid w:val="00086B6C"/>
    <w:rsid w:val="00087AA3"/>
    <w:rsid w:val="00095C72"/>
    <w:rsid w:val="000963EC"/>
    <w:rsid w:val="000A02D5"/>
    <w:rsid w:val="000B46FD"/>
    <w:rsid w:val="000C35B0"/>
    <w:rsid w:val="000D1771"/>
    <w:rsid w:val="000E3369"/>
    <w:rsid w:val="000F013D"/>
    <w:rsid w:val="00100D07"/>
    <w:rsid w:val="00112BC9"/>
    <w:rsid w:val="00130928"/>
    <w:rsid w:val="00151175"/>
    <w:rsid w:val="00151E49"/>
    <w:rsid w:val="001640A2"/>
    <w:rsid w:val="00175FFB"/>
    <w:rsid w:val="0017659D"/>
    <w:rsid w:val="00184750"/>
    <w:rsid w:val="001850A9"/>
    <w:rsid w:val="001A660C"/>
    <w:rsid w:val="001D1B51"/>
    <w:rsid w:val="001D305A"/>
    <w:rsid w:val="001D42F0"/>
    <w:rsid w:val="001F0DF9"/>
    <w:rsid w:val="0020289A"/>
    <w:rsid w:val="002036BD"/>
    <w:rsid w:val="00211979"/>
    <w:rsid w:val="00213321"/>
    <w:rsid w:val="00214BFA"/>
    <w:rsid w:val="00215156"/>
    <w:rsid w:val="002242F8"/>
    <w:rsid w:val="002252F0"/>
    <w:rsid w:val="00235407"/>
    <w:rsid w:val="002356A6"/>
    <w:rsid w:val="002365A4"/>
    <w:rsid w:val="00251111"/>
    <w:rsid w:val="002517A1"/>
    <w:rsid w:val="00257FC4"/>
    <w:rsid w:val="00260BF8"/>
    <w:rsid w:val="0027375D"/>
    <w:rsid w:val="002857EA"/>
    <w:rsid w:val="002937F6"/>
    <w:rsid w:val="00293AED"/>
    <w:rsid w:val="0029574E"/>
    <w:rsid w:val="002964D1"/>
    <w:rsid w:val="002A0B36"/>
    <w:rsid w:val="002A31B3"/>
    <w:rsid w:val="002A707E"/>
    <w:rsid w:val="002B691C"/>
    <w:rsid w:val="002C0803"/>
    <w:rsid w:val="002C28D4"/>
    <w:rsid w:val="002D6D70"/>
    <w:rsid w:val="002D7BA2"/>
    <w:rsid w:val="00304A0A"/>
    <w:rsid w:val="00324987"/>
    <w:rsid w:val="00324B4C"/>
    <w:rsid w:val="00327817"/>
    <w:rsid w:val="00334883"/>
    <w:rsid w:val="00336CF4"/>
    <w:rsid w:val="003377DE"/>
    <w:rsid w:val="00340FCC"/>
    <w:rsid w:val="0035022B"/>
    <w:rsid w:val="0038531B"/>
    <w:rsid w:val="0039477F"/>
    <w:rsid w:val="00395A9A"/>
    <w:rsid w:val="00397E03"/>
    <w:rsid w:val="003A6927"/>
    <w:rsid w:val="003A7B9E"/>
    <w:rsid w:val="003B029F"/>
    <w:rsid w:val="003C4AA6"/>
    <w:rsid w:val="003D4252"/>
    <w:rsid w:val="003E6D5D"/>
    <w:rsid w:val="003F7922"/>
    <w:rsid w:val="003F7FF3"/>
    <w:rsid w:val="004168DF"/>
    <w:rsid w:val="004213DD"/>
    <w:rsid w:val="00424558"/>
    <w:rsid w:val="004368F0"/>
    <w:rsid w:val="00441E07"/>
    <w:rsid w:val="004478DB"/>
    <w:rsid w:val="00474FE5"/>
    <w:rsid w:val="00497591"/>
    <w:rsid w:val="004A674B"/>
    <w:rsid w:val="004B4EF0"/>
    <w:rsid w:val="004C344E"/>
    <w:rsid w:val="004C349B"/>
    <w:rsid w:val="004C600F"/>
    <w:rsid w:val="004D1AA8"/>
    <w:rsid w:val="004E02EB"/>
    <w:rsid w:val="004E3A35"/>
    <w:rsid w:val="004E3F48"/>
    <w:rsid w:val="004F059D"/>
    <w:rsid w:val="004F18B0"/>
    <w:rsid w:val="004F56F2"/>
    <w:rsid w:val="00500721"/>
    <w:rsid w:val="00501BEB"/>
    <w:rsid w:val="005069AE"/>
    <w:rsid w:val="005102F6"/>
    <w:rsid w:val="005133AD"/>
    <w:rsid w:val="005163C7"/>
    <w:rsid w:val="005311E5"/>
    <w:rsid w:val="0054122C"/>
    <w:rsid w:val="00543551"/>
    <w:rsid w:val="00543D31"/>
    <w:rsid w:val="0055237F"/>
    <w:rsid w:val="00552B7C"/>
    <w:rsid w:val="00565625"/>
    <w:rsid w:val="0056787C"/>
    <w:rsid w:val="005920B4"/>
    <w:rsid w:val="005938CD"/>
    <w:rsid w:val="005C229F"/>
    <w:rsid w:val="005C47DD"/>
    <w:rsid w:val="005C5CB5"/>
    <w:rsid w:val="005D37E7"/>
    <w:rsid w:val="005D6E9B"/>
    <w:rsid w:val="005E4DBA"/>
    <w:rsid w:val="005F5F32"/>
    <w:rsid w:val="005F6C27"/>
    <w:rsid w:val="00620FFF"/>
    <w:rsid w:val="0062547A"/>
    <w:rsid w:val="00625B0A"/>
    <w:rsid w:val="006363A3"/>
    <w:rsid w:val="00653391"/>
    <w:rsid w:val="00662847"/>
    <w:rsid w:val="006831F1"/>
    <w:rsid w:val="00696405"/>
    <w:rsid w:val="0069650D"/>
    <w:rsid w:val="006B34C4"/>
    <w:rsid w:val="006B5344"/>
    <w:rsid w:val="006B6C3F"/>
    <w:rsid w:val="006C7830"/>
    <w:rsid w:val="006F424C"/>
    <w:rsid w:val="006F4E80"/>
    <w:rsid w:val="007068A1"/>
    <w:rsid w:val="00710334"/>
    <w:rsid w:val="0074336C"/>
    <w:rsid w:val="00760B10"/>
    <w:rsid w:val="00764154"/>
    <w:rsid w:val="0077301C"/>
    <w:rsid w:val="00785701"/>
    <w:rsid w:val="007B0CF3"/>
    <w:rsid w:val="007C35CB"/>
    <w:rsid w:val="007C779A"/>
    <w:rsid w:val="007D203E"/>
    <w:rsid w:val="007E79BD"/>
    <w:rsid w:val="00800209"/>
    <w:rsid w:val="00827C1F"/>
    <w:rsid w:val="00830F2D"/>
    <w:rsid w:val="00831226"/>
    <w:rsid w:val="00840B4C"/>
    <w:rsid w:val="0084187E"/>
    <w:rsid w:val="00847487"/>
    <w:rsid w:val="008542ED"/>
    <w:rsid w:val="00872055"/>
    <w:rsid w:val="00881A8B"/>
    <w:rsid w:val="0088716C"/>
    <w:rsid w:val="00892FDE"/>
    <w:rsid w:val="00897818"/>
    <w:rsid w:val="008A2148"/>
    <w:rsid w:val="008C1541"/>
    <w:rsid w:val="008C53AF"/>
    <w:rsid w:val="008D7308"/>
    <w:rsid w:val="008E7E9C"/>
    <w:rsid w:val="009001C2"/>
    <w:rsid w:val="0090296C"/>
    <w:rsid w:val="00904825"/>
    <w:rsid w:val="009122DE"/>
    <w:rsid w:val="00912659"/>
    <w:rsid w:val="009143F9"/>
    <w:rsid w:val="0091673E"/>
    <w:rsid w:val="00932C40"/>
    <w:rsid w:val="00934463"/>
    <w:rsid w:val="00946122"/>
    <w:rsid w:val="0095378F"/>
    <w:rsid w:val="00964AD3"/>
    <w:rsid w:val="009654E1"/>
    <w:rsid w:val="00967BD6"/>
    <w:rsid w:val="00974C4E"/>
    <w:rsid w:val="009830C2"/>
    <w:rsid w:val="00987BBB"/>
    <w:rsid w:val="009971C3"/>
    <w:rsid w:val="00997873"/>
    <w:rsid w:val="009B6A84"/>
    <w:rsid w:val="009C15EF"/>
    <w:rsid w:val="009D0582"/>
    <w:rsid w:val="009D2265"/>
    <w:rsid w:val="009D7788"/>
    <w:rsid w:val="009E3E4E"/>
    <w:rsid w:val="009E7341"/>
    <w:rsid w:val="009F4365"/>
    <w:rsid w:val="00A145D3"/>
    <w:rsid w:val="00A210B9"/>
    <w:rsid w:val="00A25EEC"/>
    <w:rsid w:val="00A26A1D"/>
    <w:rsid w:val="00A27748"/>
    <w:rsid w:val="00A3165E"/>
    <w:rsid w:val="00A35A13"/>
    <w:rsid w:val="00A50175"/>
    <w:rsid w:val="00A5059A"/>
    <w:rsid w:val="00A576F8"/>
    <w:rsid w:val="00A64792"/>
    <w:rsid w:val="00A65FDC"/>
    <w:rsid w:val="00A70948"/>
    <w:rsid w:val="00A711D4"/>
    <w:rsid w:val="00A858A5"/>
    <w:rsid w:val="00A97BE5"/>
    <w:rsid w:val="00AA0044"/>
    <w:rsid w:val="00AC08E7"/>
    <w:rsid w:val="00AC624E"/>
    <w:rsid w:val="00AD798A"/>
    <w:rsid w:val="00AE4B0C"/>
    <w:rsid w:val="00AF1963"/>
    <w:rsid w:val="00B04A06"/>
    <w:rsid w:val="00B07727"/>
    <w:rsid w:val="00B1006D"/>
    <w:rsid w:val="00B1505C"/>
    <w:rsid w:val="00B2656D"/>
    <w:rsid w:val="00B51A08"/>
    <w:rsid w:val="00B52926"/>
    <w:rsid w:val="00B557D8"/>
    <w:rsid w:val="00B704FB"/>
    <w:rsid w:val="00B71504"/>
    <w:rsid w:val="00B72762"/>
    <w:rsid w:val="00B74573"/>
    <w:rsid w:val="00B8333C"/>
    <w:rsid w:val="00B86679"/>
    <w:rsid w:val="00BA0FE8"/>
    <w:rsid w:val="00BA55B4"/>
    <w:rsid w:val="00BB54D7"/>
    <w:rsid w:val="00BB6176"/>
    <w:rsid w:val="00BC6794"/>
    <w:rsid w:val="00BD188C"/>
    <w:rsid w:val="00BD2CF2"/>
    <w:rsid w:val="00BD4D70"/>
    <w:rsid w:val="00BD6FE1"/>
    <w:rsid w:val="00BD7D0C"/>
    <w:rsid w:val="00BE1597"/>
    <w:rsid w:val="00BE18CB"/>
    <w:rsid w:val="00BE4C71"/>
    <w:rsid w:val="00BE4E99"/>
    <w:rsid w:val="00BF763D"/>
    <w:rsid w:val="00C02B57"/>
    <w:rsid w:val="00C05B20"/>
    <w:rsid w:val="00C07972"/>
    <w:rsid w:val="00C104A9"/>
    <w:rsid w:val="00C11E05"/>
    <w:rsid w:val="00C12E53"/>
    <w:rsid w:val="00C14DAC"/>
    <w:rsid w:val="00C20737"/>
    <w:rsid w:val="00C2533B"/>
    <w:rsid w:val="00C2695E"/>
    <w:rsid w:val="00C2748B"/>
    <w:rsid w:val="00C45420"/>
    <w:rsid w:val="00C465FD"/>
    <w:rsid w:val="00C51275"/>
    <w:rsid w:val="00C6207E"/>
    <w:rsid w:val="00C6356E"/>
    <w:rsid w:val="00C64308"/>
    <w:rsid w:val="00C66977"/>
    <w:rsid w:val="00C66B3F"/>
    <w:rsid w:val="00C7040E"/>
    <w:rsid w:val="00C71B95"/>
    <w:rsid w:val="00C742C2"/>
    <w:rsid w:val="00C77AC8"/>
    <w:rsid w:val="00C84BEB"/>
    <w:rsid w:val="00C91A4A"/>
    <w:rsid w:val="00CA2B54"/>
    <w:rsid w:val="00CA6C78"/>
    <w:rsid w:val="00CA7668"/>
    <w:rsid w:val="00CB2615"/>
    <w:rsid w:val="00CB32AE"/>
    <w:rsid w:val="00CC1126"/>
    <w:rsid w:val="00CC342E"/>
    <w:rsid w:val="00CC4092"/>
    <w:rsid w:val="00CD00D4"/>
    <w:rsid w:val="00CD19B9"/>
    <w:rsid w:val="00CE1766"/>
    <w:rsid w:val="00CE2BBC"/>
    <w:rsid w:val="00CF4326"/>
    <w:rsid w:val="00CF7864"/>
    <w:rsid w:val="00D0026D"/>
    <w:rsid w:val="00D04386"/>
    <w:rsid w:val="00D04F88"/>
    <w:rsid w:val="00D05EB8"/>
    <w:rsid w:val="00D146F6"/>
    <w:rsid w:val="00D25AA8"/>
    <w:rsid w:val="00D3092F"/>
    <w:rsid w:val="00D358BC"/>
    <w:rsid w:val="00D50AFC"/>
    <w:rsid w:val="00D50D90"/>
    <w:rsid w:val="00D52F96"/>
    <w:rsid w:val="00D53E41"/>
    <w:rsid w:val="00D75BEF"/>
    <w:rsid w:val="00D76B8C"/>
    <w:rsid w:val="00DA31FA"/>
    <w:rsid w:val="00DB427F"/>
    <w:rsid w:val="00DB75DE"/>
    <w:rsid w:val="00DC6C18"/>
    <w:rsid w:val="00DD16D2"/>
    <w:rsid w:val="00DD555C"/>
    <w:rsid w:val="00DD6005"/>
    <w:rsid w:val="00E03B62"/>
    <w:rsid w:val="00E04A38"/>
    <w:rsid w:val="00E21109"/>
    <w:rsid w:val="00E21C84"/>
    <w:rsid w:val="00E223F3"/>
    <w:rsid w:val="00E23516"/>
    <w:rsid w:val="00E26A9C"/>
    <w:rsid w:val="00E30622"/>
    <w:rsid w:val="00E50F0B"/>
    <w:rsid w:val="00E5368D"/>
    <w:rsid w:val="00E72821"/>
    <w:rsid w:val="00E73901"/>
    <w:rsid w:val="00E74696"/>
    <w:rsid w:val="00E86CB5"/>
    <w:rsid w:val="00EA30AD"/>
    <w:rsid w:val="00EA73EE"/>
    <w:rsid w:val="00EB2DB3"/>
    <w:rsid w:val="00EC1FBC"/>
    <w:rsid w:val="00EF5C4B"/>
    <w:rsid w:val="00F03F5C"/>
    <w:rsid w:val="00F05AC8"/>
    <w:rsid w:val="00F143DA"/>
    <w:rsid w:val="00F20BEE"/>
    <w:rsid w:val="00F228D8"/>
    <w:rsid w:val="00F245A3"/>
    <w:rsid w:val="00F27E78"/>
    <w:rsid w:val="00F31EEB"/>
    <w:rsid w:val="00F42A8D"/>
    <w:rsid w:val="00F44A04"/>
    <w:rsid w:val="00F60557"/>
    <w:rsid w:val="00F66FFC"/>
    <w:rsid w:val="00F71DD2"/>
    <w:rsid w:val="00F72631"/>
    <w:rsid w:val="00F91F99"/>
    <w:rsid w:val="00F94DEF"/>
    <w:rsid w:val="00FA46E3"/>
    <w:rsid w:val="00FB0BDF"/>
    <w:rsid w:val="00FC5128"/>
    <w:rsid w:val="00FC6C81"/>
    <w:rsid w:val="00FD020B"/>
    <w:rsid w:val="00FD14CA"/>
    <w:rsid w:val="00FD39A7"/>
    <w:rsid w:val="00FE1527"/>
    <w:rsid w:val="00FE39D7"/>
    <w:rsid w:val="00FE44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D4BA2C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E1597"/>
    <w:pPr>
      <w:ind w:firstLineChars="200" w:firstLine="420"/>
    </w:pPr>
  </w:style>
  <w:style w:type="table" w:styleId="TableGrid">
    <w:name w:val="Table Grid"/>
    <w:basedOn w:val="TableNormal"/>
    <w:uiPriority w:val="59"/>
    <w:rsid w:val="0039477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39477F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D4252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D4252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3D4252"/>
    <w:pPr>
      <w:jc w:val="left"/>
    </w:pPr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3D4252"/>
    <w:rPr>
      <w:rFonts w:ascii="Calibri" w:hAnsi="Calibri"/>
      <w:noProof/>
      <w:sz w:val="20"/>
    </w:rPr>
  </w:style>
  <w:style w:type="paragraph" w:styleId="Header">
    <w:name w:val="header"/>
    <w:basedOn w:val="Normal"/>
    <w:link w:val="HeaderChar"/>
    <w:uiPriority w:val="99"/>
    <w:unhideWhenUsed/>
    <w:rsid w:val="009971C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971C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971C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971C3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786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7864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E1597"/>
    <w:pPr>
      <w:ind w:firstLineChars="200" w:firstLine="420"/>
    </w:pPr>
  </w:style>
  <w:style w:type="table" w:styleId="TableGrid">
    <w:name w:val="Table Grid"/>
    <w:basedOn w:val="TableNormal"/>
    <w:uiPriority w:val="59"/>
    <w:rsid w:val="0039477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39477F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D4252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D4252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3D4252"/>
    <w:pPr>
      <w:jc w:val="left"/>
    </w:pPr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3D4252"/>
    <w:rPr>
      <w:rFonts w:ascii="Calibri" w:hAnsi="Calibri"/>
      <w:noProof/>
      <w:sz w:val="20"/>
    </w:rPr>
  </w:style>
  <w:style w:type="paragraph" w:styleId="Header">
    <w:name w:val="header"/>
    <w:basedOn w:val="Normal"/>
    <w:link w:val="HeaderChar"/>
    <w:uiPriority w:val="99"/>
    <w:unhideWhenUsed/>
    <w:rsid w:val="009971C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971C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971C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971C3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786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7864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36826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9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149</Words>
  <Characters>6552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6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ntong</dc:creator>
  <cp:lastModifiedBy>Xintong</cp:lastModifiedBy>
  <cp:revision>2</cp:revision>
  <cp:lastPrinted>2015-07-27T05:55:00Z</cp:lastPrinted>
  <dcterms:created xsi:type="dcterms:W3CDTF">2016-02-01T16:35:00Z</dcterms:created>
  <dcterms:modified xsi:type="dcterms:W3CDTF">2016-02-01T16:35:00Z</dcterms:modified>
</cp:coreProperties>
</file>